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0BF26" w14:textId="77777777" w:rsidR="00247F8C" w:rsidRDefault="00247F8C">
      <w:pPr>
        <w:rPr>
          <w:rFonts w:ascii="Times New Roman" w:hAnsi="Times New Roman" w:cs="Times New Roman"/>
        </w:rPr>
      </w:pPr>
      <w:r>
        <w:rPr>
          <w:rFonts w:ascii="Times New Roman" w:hAnsi="Times New Roman" w:cs="Times New Roman"/>
        </w:rPr>
        <w:t>Supplementary Material</w:t>
      </w:r>
    </w:p>
    <w:p w14:paraId="2600C570" w14:textId="77777777" w:rsidR="00247F8C" w:rsidRDefault="00247F8C">
      <w:pPr>
        <w:rPr>
          <w:rFonts w:ascii="Times New Roman" w:hAnsi="Times New Roman" w:cs="Times New Roman"/>
        </w:rPr>
      </w:pPr>
    </w:p>
    <w:p w14:paraId="06A329B7" w14:textId="78A0EDDC" w:rsidR="00247F8C" w:rsidRDefault="00247F8C" w:rsidP="00247F8C">
      <w:pPr>
        <w:rPr>
          <w:rFonts w:ascii="Times New Roman" w:hAnsi="Times New Roman" w:cs="Times New Roman"/>
        </w:rPr>
      </w:pPr>
      <w:r>
        <w:rPr>
          <w:rFonts w:ascii="Times New Roman" w:hAnsi="Times New Roman" w:cs="Times New Roman"/>
          <w:b/>
        </w:rPr>
        <w:t xml:space="preserve">Supplementary Table 1. </w:t>
      </w:r>
      <w:r>
        <w:rPr>
          <w:rFonts w:ascii="Times New Roman" w:hAnsi="Times New Roman" w:cs="Times New Roman"/>
        </w:rPr>
        <w:t>P2 Suspiciousness/Persecutory Ideas Assessment Prompts from the SI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247F8C" w14:paraId="13D6AAAD" w14:textId="77777777" w:rsidTr="00600021">
        <w:tc>
          <w:tcPr>
            <w:tcW w:w="625" w:type="dxa"/>
            <w:tcBorders>
              <w:top w:val="single" w:sz="4" w:space="0" w:color="auto"/>
              <w:bottom w:val="single" w:sz="4" w:space="0" w:color="auto"/>
            </w:tcBorders>
          </w:tcPr>
          <w:p w14:paraId="3C8404A8" w14:textId="77777777" w:rsidR="00247F8C" w:rsidRDefault="00247F8C" w:rsidP="00600021">
            <w:pPr>
              <w:rPr>
                <w:rFonts w:ascii="Times New Roman" w:hAnsi="Times New Roman" w:cs="Times New Roman"/>
              </w:rPr>
            </w:pPr>
            <w:r>
              <w:rPr>
                <w:rFonts w:ascii="Times New Roman" w:hAnsi="Times New Roman" w:cs="Times New Roman"/>
              </w:rPr>
              <w:t>#</w:t>
            </w:r>
          </w:p>
        </w:tc>
        <w:tc>
          <w:tcPr>
            <w:tcW w:w="8725" w:type="dxa"/>
            <w:tcBorders>
              <w:top w:val="single" w:sz="4" w:space="0" w:color="auto"/>
              <w:bottom w:val="single" w:sz="4" w:space="0" w:color="auto"/>
            </w:tcBorders>
          </w:tcPr>
          <w:p w14:paraId="2FB37D32" w14:textId="77777777" w:rsidR="00247F8C" w:rsidRDefault="00247F8C" w:rsidP="00600021">
            <w:pPr>
              <w:rPr>
                <w:rFonts w:ascii="Times New Roman" w:hAnsi="Times New Roman" w:cs="Times New Roman"/>
              </w:rPr>
            </w:pPr>
            <w:r>
              <w:rPr>
                <w:rFonts w:ascii="Times New Roman" w:hAnsi="Times New Roman" w:cs="Times New Roman"/>
              </w:rPr>
              <w:t>Prompt</w:t>
            </w:r>
          </w:p>
        </w:tc>
      </w:tr>
      <w:tr w:rsidR="00247F8C" w14:paraId="3BB4938E" w14:textId="77777777" w:rsidTr="00600021">
        <w:tc>
          <w:tcPr>
            <w:tcW w:w="625" w:type="dxa"/>
            <w:tcBorders>
              <w:top w:val="single" w:sz="4" w:space="0" w:color="auto"/>
            </w:tcBorders>
          </w:tcPr>
          <w:p w14:paraId="2D5E7B93" w14:textId="77777777" w:rsidR="00247F8C" w:rsidRPr="0085306E" w:rsidRDefault="00247F8C" w:rsidP="00600021">
            <w:pPr>
              <w:rPr>
                <w:rFonts w:ascii="Times New Roman" w:hAnsi="Times New Roman" w:cs="Times New Roman"/>
              </w:rPr>
            </w:pPr>
            <w:r>
              <w:rPr>
                <w:rFonts w:ascii="Times New Roman" w:hAnsi="Times New Roman" w:cs="Times New Roman"/>
              </w:rPr>
              <w:t xml:space="preserve">1. </w:t>
            </w:r>
          </w:p>
        </w:tc>
        <w:tc>
          <w:tcPr>
            <w:tcW w:w="8725" w:type="dxa"/>
            <w:tcBorders>
              <w:top w:val="single" w:sz="4" w:space="0" w:color="auto"/>
            </w:tcBorders>
          </w:tcPr>
          <w:p w14:paraId="1CB7903E" w14:textId="77777777" w:rsidR="00247F8C" w:rsidRDefault="00247F8C" w:rsidP="00600021">
            <w:pPr>
              <w:rPr>
                <w:rFonts w:ascii="Times New Roman" w:hAnsi="Times New Roman" w:cs="Times New Roman"/>
              </w:rPr>
            </w:pPr>
            <w:r>
              <w:rPr>
                <w:rFonts w:ascii="Times New Roman" w:hAnsi="Times New Roman" w:cs="Times New Roman"/>
              </w:rPr>
              <w:t>Do you ever feel that people around you are thinking about you in a negative way? Have you ever found out later that this was not true or that your suspicions were unfounded?</w:t>
            </w:r>
          </w:p>
          <w:p w14:paraId="49256C32" w14:textId="77777777" w:rsidR="00247F8C" w:rsidRDefault="00247F8C" w:rsidP="00600021">
            <w:pPr>
              <w:rPr>
                <w:rFonts w:ascii="Times New Roman" w:hAnsi="Times New Roman" w:cs="Times New Roman"/>
              </w:rPr>
            </w:pPr>
          </w:p>
        </w:tc>
      </w:tr>
      <w:tr w:rsidR="00247F8C" w14:paraId="77287E4C" w14:textId="77777777" w:rsidTr="00600021">
        <w:tc>
          <w:tcPr>
            <w:tcW w:w="625" w:type="dxa"/>
          </w:tcPr>
          <w:p w14:paraId="198D7CD0" w14:textId="77777777" w:rsidR="00247F8C" w:rsidRPr="0085306E" w:rsidRDefault="00247F8C" w:rsidP="00600021">
            <w:pPr>
              <w:rPr>
                <w:rFonts w:ascii="Times New Roman" w:hAnsi="Times New Roman" w:cs="Times New Roman"/>
              </w:rPr>
            </w:pPr>
            <w:r w:rsidRPr="0085306E">
              <w:rPr>
                <w:rFonts w:ascii="Times New Roman" w:hAnsi="Times New Roman" w:cs="Times New Roman"/>
              </w:rPr>
              <w:t>2.</w:t>
            </w:r>
            <w:r>
              <w:rPr>
                <w:rFonts w:ascii="Times New Roman" w:hAnsi="Times New Roman" w:cs="Times New Roman"/>
              </w:rPr>
              <w:t xml:space="preserve"> </w:t>
            </w:r>
          </w:p>
        </w:tc>
        <w:tc>
          <w:tcPr>
            <w:tcW w:w="8725" w:type="dxa"/>
          </w:tcPr>
          <w:p w14:paraId="63FA0350" w14:textId="77777777" w:rsidR="00247F8C" w:rsidRDefault="00247F8C" w:rsidP="00600021">
            <w:pPr>
              <w:rPr>
                <w:rFonts w:ascii="Times New Roman" w:hAnsi="Times New Roman" w:cs="Times New Roman"/>
              </w:rPr>
            </w:pPr>
            <w:r>
              <w:rPr>
                <w:rFonts w:ascii="Times New Roman" w:hAnsi="Times New Roman" w:cs="Times New Roman"/>
              </w:rPr>
              <w:t>Have you ever found yourself feeling mistrustful or suspicious of other people?</w:t>
            </w:r>
          </w:p>
          <w:p w14:paraId="095E0668" w14:textId="77777777" w:rsidR="00247F8C" w:rsidRDefault="00247F8C" w:rsidP="00600021">
            <w:pPr>
              <w:rPr>
                <w:rFonts w:ascii="Times New Roman" w:hAnsi="Times New Roman" w:cs="Times New Roman"/>
              </w:rPr>
            </w:pPr>
          </w:p>
        </w:tc>
      </w:tr>
      <w:tr w:rsidR="00247F8C" w14:paraId="58A84E44" w14:textId="77777777" w:rsidTr="00600021">
        <w:tc>
          <w:tcPr>
            <w:tcW w:w="625" w:type="dxa"/>
          </w:tcPr>
          <w:p w14:paraId="6782247D" w14:textId="77777777" w:rsidR="00247F8C" w:rsidRDefault="00247F8C" w:rsidP="00600021">
            <w:pPr>
              <w:rPr>
                <w:rFonts w:ascii="Times New Roman" w:hAnsi="Times New Roman" w:cs="Times New Roman"/>
              </w:rPr>
            </w:pPr>
            <w:r>
              <w:rPr>
                <w:rFonts w:ascii="Times New Roman" w:hAnsi="Times New Roman" w:cs="Times New Roman"/>
              </w:rPr>
              <w:t>3.</w:t>
            </w:r>
          </w:p>
        </w:tc>
        <w:tc>
          <w:tcPr>
            <w:tcW w:w="8725" w:type="dxa"/>
          </w:tcPr>
          <w:p w14:paraId="06BECB6C" w14:textId="77777777" w:rsidR="00247F8C" w:rsidRDefault="00247F8C" w:rsidP="00600021">
            <w:pPr>
              <w:rPr>
                <w:rFonts w:ascii="Times New Roman" w:hAnsi="Times New Roman" w:cs="Times New Roman"/>
              </w:rPr>
            </w:pPr>
            <w:r>
              <w:rPr>
                <w:rFonts w:ascii="Times New Roman" w:hAnsi="Times New Roman" w:cs="Times New Roman"/>
              </w:rPr>
              <w:t>Do you ever feel that you have to pay close attention to what’s going on around you in order to feel safe?</w:t>
            </w:r>
          </w:p>
          <w:p w14:paraId="608E92F3" w14:textId="77777777" w:rsidR="00247F8C" w:rsidRDefault="00247F8C" w:rsidP="00600021">
            <w:pPr>
              <w:rPr>
                <w:rFonts w:ascii="Times New Roman" w:hAnsi="Times New Roman" w:cs="Times New Roman"/>
              </w:rPr>
            </w:pPr>
          </w:p>
        </w:tc>
      </w:tr>
      <w:tr w:rsidR="00247F8C" w14:paraId="692BD613" w14:textId="77777777" w:rsidTr="00600021">
        <w:tc>
          <w:tcPr>
            <w:tcW w:w="625" w:type="dxa"/>
          </w:tcPr>
          <w:p w14:paraId="4BCF6650" w14:textId="77777777" w:rsidR="00247F8C" w:rsidRDefault="00247F8C" w:rsidP="00600021">
            <w:pPr>
              <w:rPr>
                <w:rFonts w:ascii="Times New Roman" w:hAnsi="Times New Roman" w:cs="Times New Roman"/>
              </w:rPr>
            </w:pPr>
            <w:r>
              <w:rPr>
                <w:rFonts w:ascii="Times New Roman" w:hAnsi="Times New Roman" w:cs="Times New Roman"/>
              </w:rPr>
              <w:t xml:space="preserve">4. </w:t>
            </w:r>
          </w:p>
        </w:tc>
        <w:tc>
          <w:tcPr>
            <w:tcW w:w="8725" w:type="dxa"/>
          </w:tcPr>
          <w:p w14:paraId="6E94DC35" w14:textId="77777777" w:rsidR="00247F8C" w:rsidRDefault="00247F8C" w:rsidP="00600021">
            <w:pPr>
              <w:rPr>
                <w:rFonts w:ascii="Times New Roman" w:hAnsi="Times New Roman" w:cs="Times New Roman"/>
              </w:rPr>
            </w:pPr>
            <w:r>
              <w:rPr>
                <w:rFonts w:ascii="Times New Roman" w:hAnsi="Times New Roman" w:cs="Times New Roman"/>
              </w:rPr>
              <w:t xml:space="preserve">Do you ever feel like you are being singled out or watched? </w:t>
            </w:r>
          </w:p>
          <w:p w14:paraId="5FD0D297" w14:textId="77777777" w:rsidR="00247F8C" w:rsidRDefault="00247F8C" w:rsidP="00600021">
            <w:pPr>
              <w:rPr>
                <w:rFonts w:ascii="Times New Roman" w:hAnsi="Times New Roman" w:cs="Times New Roman"/>
              </w:rPr>
            </w:pPr>
          </w:p>
        </w:tc>
      </w:tr>
      <w:tr w:rsidR="00247F8C" w14:paraId="0991D21F" w14:textId="77777777" w:rsidTr="00600021">
        <w:tc>
          <w:tcPr>
            <w:tcW w:w="625" w:type="dxa"/>
          </w:tcPr>
          <w:p w14:paraId="51C09455" w14:textId="77777777" w:rsidR="00247F8C" w:rsidRDefault="00247F8C" w:rsidP="00600021">
            <w:pPr>
              <w:rPr>
                <w:rFonts w:ascii="Times New Roman" w:hAnsi="Times New Roman" w:cs="Times New Roman"/>
              </w:rPr>
            </w:pPr>
            <w:r>
              <w:rPr>
                <w:rFonts w:ascii="Times New Roman" w:hAnsi="Times New Roman" w:cs="Times New Roman"/>
              </w:rPr>
              <w:t xml:space="preserve">5. </w:t>
            </w:r>
          </w:p>
        </w:tc>
        <w:tc>
          <w:tcPr>
            <w:tcW w:w="8725" w:type="dxa"/>
          </w:tcPr>
          <w:p w14:paraId="64075D43" w14:textId="77777777" w:rsidR="00247F8C" w:rsidRDefault="00247F8C" w:rsidP="00600021">
            <w:pPr>
              <w:rPr>
                <w:rFonts w:ascii="Times New Roman" w:hAnsi="Times New Roman" w:cs="Times New Roman"/>
              </w:rPr>
            </w:pPr>
            <w:r>
              <w:rPr>
                <w:rFonts w:ascii="Times New Roman" w:hAnsi="Times New Roman" w:cs="Times New Roman"/>
              </w:rPr>
              <w:t xml:space="preserve">Do you ever feel people might be intending to harm you? Do you have a sense of who that might be? </w:t>
            </w:r>
          </w:p>
        </w:tc>
      </w:tr>
    </w:tbl>
    <w:p w14:paraId="3A36AFA0" w14:textId="77777777" w:rsidR="00247F8C" w:rsidRPr="008D746F" w:rsidRDefault="00247F8C" w:rsidP="00247F8C">
      <w:pPr>
        <w:rPr>
          <w:rFonts w:ascii="Times New Roman" w:hAnsi="Times New Roman" w:cs="Times New Roman"/>
        </w:rPr>
      </w:pPr>
    </w:p>
    <w:p w14:paraId="5EFC6816" w14:textId="77777777" w:rsidR="00247F8C" w:rsidRDefault="00247F8C" w:rsidP="00247F8C">
      <w:pPr>
        <w:rPr>
          <w:rFonts w:ascii="Times New Roman" w:hAnsi="Times New Roman" w:cs="Times New Roman"/>
        </w:rPr>
      </w:pPr>
    </w:p>
    <w:p w14:paraId="14320177" w14:textId="77777777" w:rsidR="00247F8C" w:rsidRDefault="00247F8C" w:rsidP="00247F8C">
      <w:pPr>
        <w:rPr>
          <w:rFonts w:ascii="Times New Roman" w:hAnsi="Times New Roman" w:cs="Times New Roman"/>
          <w:b/>
        </w:rPr>
      </w:pPr>
      <w:r>
        <w:rPr>
          <w:rFonts w:ascii="Times New Roman" w:hAnsi="Times New Roman" w:cs="Times New Roman"/>
          <w:b/>
        </w:rPr>
        <w:br w:type="page"/>
      </w:r>
    </w:p>
    <w:p w14:paraId="5D6EF42A" w14:textId="743CA043" w:rsidR="00247F8C" w:rsidRDefault="00247F8C" w:rsidP="00247F8C">
      <w:pPr>
        <w:rPr>
          <w:rFonts w:ascii="Times New Roman" w:hAnsi="Times New Roman" w:cs="Times New Roman"/>
        </w:rPr>
      </w:pPr>
      <w:r>
        <w:rPr>
          <w:rFonts w:ascii="Times New Roman" w:hAnsi="Times New Roman" w:cs="Times New Roman"/>
          <w:b/>
        </w:rPr>
        <w:t xml:space="preserve">Supplementary Table 2. </w:t>
      </w:r>
      <w:r>
        <w:rPr>
          <w:rFonts w:ascii="Times New Roman" w:hAnsi="Times New Roman" w:cs="Times New Roman"/>
        </w:rPr>
        <w:t xml:space="preserve">Sample anchors for P2 suspiciousness/paranoia ratings. Per SIPS guidelines, “Anchors in each scale are intended to provide guidelines and examples of signs for every symptom observed. It is not necessary to meet every criterion in any one anchor to assign a particular rating. Basis for ratings includes both interviewer observations and patient reports.” </w:t>
      </w:r>
      <w:r>
        <w:rPr>
          <w:rFonts w:ascii="Times New Roman" w:hAnsi="Times New Roman" w:cs="Times New Roman"/>
        </w:rPr>
        <w:fldChar w:fldCharType="begin"/>
      </w:r>
      <w:r>
        <w:rPr>
          <w:rFonts w:ascii="Times New Roman" w:hAnsi="Times New Roman" w:cs="Times New Roman"/>
        </w:rPr>
        <w:instrText xml:space="preserve"> ADDIN EN.CITE &lt;EndNote&gt;&lt;Cite&gt;&lt;Author&gt;Miller&lt;/Author&gt;&lt;Year&gt;1999&lt;/Year&gt;&lt;RecNum&gt;3&lt;/RecNum&gt;&lt;DisplayText&gt;(Miller et al., 1999)&lt;/DisplayText&gt;&lt;record&gt;&lt;rec-number&gt;3&lt;/rec-number&gt;&lt;foreign-keys&gt;&lt;key app="EN" db-id="z5f2xxdvwvsfs4er5x9peeew9fwweet05s9e" timestamp="1548391710"&gt;3&lt;/key&gt;&lt;/foreign-keys&gt;&lt;ref-type name="Journal Article"&gt;17&lt;/ref-type&gt;&lt;contributors&gt;&lt;authors&gt;&lt;author&gt;Miller, Tandy J&lt;/author&gt;&lt;author&gt;McGlashan, Thomas H&lt;/author&gt;&lt;author&gt;Woods, Scott W&lt;/author&gt;&lt;author&gt;Stein, Kelly&lt;/author&gt;&lt;author&gt;Driesen, Naomi&lt;/author&gt;&lt;author&gt;Corcoran, Cheryl M&lt;/author&gt;&lt;author&gt;Hoffman, Ralph&lt;/author&gt;&lt;author&gt;Davidson, Larry&lt;/author&gt;&lt;/authors&gt;&lt;/contributors&gt;&lt;titles&gt;&lt;title&gt;Symptom assessment in schizophrenic prodromal states&lt;/title&gt;&lt;secondary-title&gt;Psychiatric Quarterly&lt;/secondary-title&gt;&lt;/titles&gt;&lt;periodical&gt;&lt;full-title&gt;Psychiatric Quarterly&lt;/full-title&gt;&lt;/periodical&gt;&lt;pages&gt;273-287&lt;/pages&gt;&lt;volume&gt;70&lt;/volume&gt;&lt;number&gt;4&lt;/number&gt;&lt;dates&gt;&lt;year&gt;1999&lt;/year&gt;&lt;/dates&gt;&lt;isbn&gt;0033-272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iller et al., 1999)</w:t>
      </w:r>
      <w:r>
        <w:rPr>
          <w:rFonts w:ascii="Times New Roman" w:hAnsi="Times New Roman" w:cs="Times New Roman"/>
        </w:rPr>
        <w:fldChar w:fldCharType="end"/>
      </w:r>
    </w:p>
    <w:tbl>
      <w:tblPr>
        <w:tblStyle w:val="TableGrid"/>
        <w:tblW w:w="11430" w:type="dxa"/>
        <w:tblInd w:w="-1175" w:type="dxa"/>
        <w:tblCellMar>
          <w:left w:w="115" w:type="dxa"/>
          <w:right w:w="115" w:type="dxa"/>
        </w:tblCellMar>
        <w:tblLook w:val="04A0" w:firstRow="1" w:lastRow="0" w:firstColumn="1" w:lastColumn="0" w:noHBand="0" w:noVBand="1"/>
      </w:tblPr>
      <w:tblGrid>
        <w:gridCol w:w="1350"/>
        <w:gridCol w:w="910"/>
        <w:gridCol w:w="1510"/>
        <w:gridCol w:w="1710"/>
        <w:gridCol w:w="1657"/>
        <w:gridCol w:w="1417"/>
        <w:gridCol w:w="1403"/>
        <w:gridCol w:w="1597"/>
      </w:tblGrid>
      <w:tr w:rsidR="00247F8C" w14:paraId="7E70F196" w14:textId="77777777" w:rsidTr="00600021">
        <w:tc>
          <w:tcPr>
            <w:tcW w:w="1350" w:type="dxa"/>
          </w:tcPr>
          <w:p w14:paraId="0499E978" w14:textId="77777777" w:rsidR="00247F8C" w:rsidRDefault="00247F8C" w:rsidP="00600021">
            <w:pPr>
              <w:rPr>
                <w:rFonts w:ascii="Times New Roman" w:hAnsi="Times New Roman" w:cs="Times New Roman"/>
              </w:rPr>
            </w:pPr>
            <w:r>
              <w:rPr>
                <w:rFonts w:ascii="Times New Roman" w:hAnsi="Times New Roman" w:cs="Times New Roman"/>
              </w:rPr>
              <w:t>Rating</w:t>
            </w:r>
          </w:p>
        </w:tc>
        <w:tc>
          <w:tcPr>
            <w:tcW w:w="910" w:type="dxa"/>
          </w:tcPr>
          <w:p w14:paraId="1F9E5DE3" w14:textId="77777777" w:rsidR="00247F8C" w:rsidRDefault="00247F8C" w:rsidP="00600021">
            <w:pPr>
              <w:rPr>
                <w:rFonts w:ascii="Times New Roman" w:hAnsi="Times New Roman" w:cs="Times New Roman"/>
              </w:rPr>
            </w:pPr>
            <w:r>
              <w:rPr>
                <w:rFonts w:ascii="Times New Roman" w:hAnsi="Times New Roman" w:cs="Times New Roman"/>
              </w:rPr>
              <w:t>0</w:t>
            </w:r>
          </w:p>
        </w:tc>
        <w:tc>
          <w:tcPr>
            <w:tcW w:w="1510" w:type="dxa"/>
          </w:tcPr>
          <w:p w14:paraId="19849746" w14:textId="77777777" w:rsidR="00247F8C" w:rsidRDefault="00247F8C" w:rsidP="00600021">
            <w:pPr>
              <w:rPr>
                <w:rFonts w:ascii="Times New Roman" w:hAnsi="Times New Roman" w:cs="Times New Roman"/>
              </w:rPr>
            </w:pPr>
            <w:r>
              <w:rPr>
                <w:rFonts w:ascii="Times New Roman" w:hAnsi="Times New Roman" w:cs="Times New Roman"/>
              </w:rPr>
              <w:t>1</w:t>
            </w:r>
          </w:p>
        </w:tc>
        <w:tc>
          <w:tcPr>
            <w:tcW w:w="1710" w:type="dxa"/>
          </w:tcPr>
          <w:p w14:paraId="0EAC08B0" w14:textId="77777777" w:rsidR="00247F8C" w:rsidRDefault="00247F8C" w:rsidP="00600021">
            <w:pPr>
              <w:rPr>
                <w:rFonts w:ascii="Times New Roman" w:hAnsi="Times New Roman" w:cs="Times New Roman"/>
              </w:rPr>
            </w:pPr>
            <w:r>
              <w:rPr>
                <w:rFonts w:ascii="Times New Roman" w:hAnsi="Times New Roman" w:cs="Times New Roman"/>
              </w:rPr>
              <w:t>2</w:t>
            </w:r>
          </w:p>
        </w:tc>
        <w:tc>
          <w:tcPr>
            <w:tcW w:w="1657" w:type="dxa"/>
          </w:tcPr>
          <w:p w14:paraId="78D5FA83" w14:textId="77777777" w:rsidR="00247F8C" w:rsidRDefault="00247F8C" w:rsidP="00600021">
            <w:pPr>
              <w:rPr>
                <w:rFonts w:ascii="Times New Roman" w:hAnsi="Times New Roman" w:cs="Times New Roman"/>
              </w:rPr>
            </w:pPr>
            <w:r>
              <w:rPr>
                <w:rFonts w:ascii="Times New Roman" w:hAnsi="Times New Roman" w:cs="Times New Roman"/>
              </w:rPr>
              <w:t>3</w:t>
            </w:r>
          </w:p>
        </w:tc>
        <w:tc>
          <w:tcPr>
            <w:tcW w:w="1053" w:type="dxa"/>
          </w:tcPr>
          <w:p w14:paraId="43F864BB" w14:textId="77777777" w:rsidR="00247F8C" w:rsidRDefault="00247F8C" w:rsidP="00600021">
            <w:pPr>
              <w:rPr>
                <w:rFonts w:ascii="Times New Roman" w:hAnsi="Times New Roman" w:cs="Times New Roman"/>
              </w:rPr>
            </w:pPr>
            <w:r>
              <w:rPr>
                <w:rFonts w:ascii="Times New Roman" w:hAnsi="Times New Roman" w:cs="Times New Roman"/>
              </w:rPr>
              <w:t>4</w:t>
            </w:r>
          </w:p>
        </w:tc>
        <w:tc>
          <w:tcPr>
            <w:tcW w:w="2076" w:type="dxa"/>
          </w:tcPr>
          <w:p w14:paraId="2B3D3E90" w14:textId="77777777" w:rsidR="00247F8C" w:rsidRDefault="00247F8C" w:rsidP="00600021">
            <w:pPr>
              <w:rPr>
                <w:rFonts w:ascii="Times New Roman" w:hAnsi="Times New Roman" w:cs="Times New Roman"/>
              </w:rPr>
            </w:pPr>
            <w:r>
              <w:rPr>
                <w:rFonts w:ascii="Times New Roman" w:hAnsi="Times New Roman" w:cs="Times New Roman"/>
              </w:rPr>
              <w:t>5</w:t>
            </w:r>
          </w:p>
        </w:tc>
        <w:tc>
          <w:tcPr>
            <w:tcW w:w="1164" w:type="dxa"/>
          </w:tcPr>
          <w:p w14:paraId="6795F1FA" w14:textId="77777777" w:rsidR="00247F8C" w:rsidRDefault="00247F8C" w:rsidP="00600021">
            <w:pPr>
              <w:rPr>
                <w:rFonts w:ascii="Times New Roman" w:hAnsi="Times New Roman" w:cs="Times New Roman"/>
              </w:rPr>
            </w:pPr>
            <w:r>
              <w:rPr>
                <w:rFonts w:ascii="Times New Roman" w:hAnsi="Times New Roman" w:cs="Times New Roman"/>
              </w:rPr>
              <w:t>6</w:t>
            </w:r>
          </w:p>
        </w:tc>
      </w:tr>
      <w:tr w:rsidR="00247F8C" w14:paraId="17421E79" w14:textId="77777777" w:rsidTr="00600021">
        <w:tc>
          <w:tcPr>
            <w:tcW w:w="1350" w:type="dxa"/>
          </w:tcPr>
          <w:p w14:paraId="4DF10BAA" w14:textId="77777777" w:rsidR="00247F8C" w:rsidRDefault="00247F8C" w:rsidP="00600021">
            <w:pPr>
              <w:rPr>
                <w:rFonts w:ascii="Times New Roman" w:hAnsi="Times New Roman" w:cs="Times New Roman"/>
              </w:rPr>
            </w:pPr>
          </w:p>
        </w:tc>
        <w:tc>
          <w:tcPr>
            <w:tcW w:w="910" w:type="dxa"/>
          </w:tcPr>
          <w:p w14:paraId="3359627C" w14:textId="77777777" w:rsidR="00247F8C" w:rsidRDefault="00247F8C" w:rsidP="00600021">
            <w:pPr>
              <w:rPr>
                <w:rFonts w:ascii="Times New Roman" w:hAnsi="Times New Roman" w:cs="Times New Roman"/>
              </w:rPr>
            </w:pPr>
            <w:r>
              <w:rPr>
                <w:rFonts w:ascii="Times New Roman" w:hAnsi="Times New Roman" w:cs="Times New Roman"/>
              </w:rPr>
              <w:t>Absent</w:t>
            </w:r>
          </w:p>
        </w:tc>
        <w:tc>
          <w:tcPr>
            <w:tcW w:w="1510" w:type="dxa"/>
          </w:tcPr>
          <w:p w14:paraId="0723EDD7" w14:textId="77777777" w:rsidR="00247F8C" w:rsidRDefault="00247F8C" w:rsidP="00600021">
            <w:pPr>
              <w:rPr>
                <w:rFonts w:ascii="Times New Roman" w:hAnsi="Times New Roman" w:cs="Times New Roman"/>
              </w:rPr>
            </w:pPr>
            <w:r>
              <w:rPr>
                <w:rFonts w:ascii="Times New Roman" w:hAnsi="Times New Roman" w:cs="Times New Roman"/>
              </w:rPr>
              <w:t>Questionably Present</w:t>
            </w:r>
          </w:p>
        </w:tc>
        <w:tc>
          <w:tcPr>
            <w:tcW w:w="1710" w:type="dxa"/>
          </w:tcPr>
          <w:p w14:paraId="08680CD4" w14:textId="77777777" w:rsidR="00247F8C" w:rsidRDefault="00247F8C" w:rsidP="00600021">
            <w:pPr>
              <w:rPr>
                <w:rFonts w:ascii="Times New Roman" w:hAnsi="Times New Roman" w:cs="Times New Roman"/>
              </w:rPr>
            </w:pPr>
            <w:r>
              <w:rPr>
                <w:rFonts w:ascii="Times New Roman" w:hAnsi="Times New Roman" w:cs="Times New Roman"/>
              </w:rPr>
              <w:t>Mild</w:t>
            </w:r>
          </w:p>
        </w:tc>
        <w:tc>
          <w:tcPr>
            <w:tcW w:w="1657" w:type="dxa"/>
          </w:tcPr>
          <w:p w14:paraId="1AC0CB94" w14:textId="77777777" w:rsidR="00247F8C" w:rsidRDefault="00247F8C" w:rsidP="00600021">
            <w:pPr>
              <w:rPr>
                <w:rFonts w:ascii="Times New Roman" w:hAnsi="Times New Roman" w:cs="Times New Roman"/>
              </w:rPr>
            </w:pPr>
            <w:r>
              <w:rPr>
                <w:rFonts w:ascii="Times New Roman" w:hAnsi="Times New Roman" w:cs="Times New Roman"/>
              </w:rPr>
              <w:t>Moderate</w:t>
            </w:r>
          </w:p>
        </w:tc>
        <w:tc>
          <w:tcPr>
            <w:tcW w:w="1053" w:type="dxa"/>
          </w:tcPr>
          <w:p w14:paraId="714EA6D5" w14:textId="77777777" w:rsidR="00247F8C" w:rsidRDefault="00247F8C" w:rsidP="00600021">
            <w:pPr>
              <w:rPr>
                <w:rFonts w:ascii="Times New Roman" w:hAnsi="Times New Roman" w:cs="Times New Roman"/>
              </w:rPr>
            </w:pPr>
            <w:r>
              <w:rPr>
                <w:rFonts w:ascii="Times New Roman" w:hAnsi="Times New Roman" w:cs="Times New Roman"/>
              </w:rPr>
              <w:t>Moderately Severe</w:t>
            </w:r>
          </w:p>
        </w:tc>
        <w:tc>
          <w:tcPr>
            <w:tcW w:w="2076" w:type="dxa"/>
          </w:tcPr>
          <w:p w14:paraId="716330D0" w14:textId="77777777" w:rsidR="00247F8C" w:rsidRDefault="00247F8C" w:rsidP="00600021">
            <w:pPr>
              <w:rPr>
                <w:rFonts w:ascii="Times New Roman" w:hAnsi="Times New Roman" w:cs="Times New Roman"/>
              </w:rPr>
            </w:pPr>
            <w:r>
              <w:rPr>
                <w:rFonts w:ascii="Times New Roman" w:hAnsi="Times New Roman" w:cs="Times New Roman"/>
              </w:rPr>
              <w:t>Severe but Not Psychotic</w:t>
            </w:r>
          </w:p>
        </w:tc>
        <w:tc>
          <w:tcPr>
            <w:tcW w:w="1164" w:type="dxa"/>
          </w:tcPr>
          <w:p w14:paraId="05548A16" w14:textId="77777777" w:rsidR="00247F8C" w:rsidRDefault="00247F8C" w:rsidP="00600021">
            <w:pPr>
              <w:rPr>
                <w:rFonts w:ascii="Times New Roman" w:hAnsi="Times New Roman" w:cs="Times New Roman"/>
              </w:rPr>
            </w:pPr>
            <w:r>
              <w:rPr>
                <w:rFonts w:ascii="Times New Roman" w:hAnsi="Times New Roman" w:cs="Times New Roman"/>
              </w:rPr>
              <w:t>Severe and Psychotic</w:t>
            </w:r>
          </w:p>
        </w:tc>
      </w:tr>
      <w:tr w:rsidR="00247F8C" w14:paraId="2CE5D42A" w14:textId="77777777" w:rsidTr="00600021">
        <w:trPr>
          <w:trHeight w:val="4211"/>
        </w:trPr>
        <w:tc>
          <w:tcPr>
            <w:tcW w:w="1350" w:type="dxa"/>
          </w:tcPr>
          <w:p w14:paraId="5E97CF70" w14:textId="77777777" w:rsidR="00247F8C" w:rsidRDefault="00247F8C" w:rsidP="00600021">
            <w:pPr>
              <w:rPr>
                <w:rFonts w:ascii="Times New Roman" w:hAnsi="Times New Roman" w:cs="Times New Roman"/>
              </w:rPr>
            </w:pPr>
            <w:r>
              <w:rPr>
                <w:rFonts w:ascii="Times New Roman" w:hAnsi="Times New Roman" w:cs="Times New Roman"/>
              </w:rPr>
              <w:t>Description</w:t>
            </w:r>
          </w:p>
        </w:tc>
        <w:tc>
          <w:tcPr>
            <w:tcW w:w="910" w:type="dxa"/>
          </w:tcPr>
          <w:p w14:paraId="00FDE078" w14:textId="77777777" w:rsidR="00247F8C" w:rsidRDefault="00247F8C" w:rsidP="00600021">
            <w:pPr>
              <w:rPr>
                <w:rFonts w:ascii="Times New Roman" w:hAnsi="Times New Roman" w:cs="Times New Roman"/>
              </w:rPr>
            </w:pPr>
          </w:p>
        </w:tc>
        <w:tc>
          <w:tcPr>
            <w:tcW w:w="1510" w:type="dxa"/>
          </w:tcPr>
          <w:p w14:paraId="26991AD6" w14:textId="77777777" w:rsidR="00247F8C" w:rsidRDefault="00247F8C" w:rsidP="00600021">
            <w:pPr>
              <w:rPr>
                <w:rFonts w:ascii="Times New Roman" w:hAnsi="Times New Roman" w:cs="Times New Roman"/>
              </w:rPr>
            </w:pPr>
            <w:r>
              <w:rPr>
                <w:rFonts w:ascii="Times New Roman" w:hAnsi="Times New Roman" w:cs="Times New Roman"/>
              </w:rPr>
              <w:t>Wariness.</w:t>
            </w:r>
          </w:p>
        </w:tc>
        <w:tc>
          <w:tcPr>
            <w:tcW w:w="1710" w:type="dxa"/>
          </w:tcPr>
          <w:p w14:paraId="5AA742E8" w14:textId="77777777" w:rsidR="00247F8C" w:rsidRDefault="00247F8C" w:rsidP="00600021">
            <w:pPr>
              <w:rPr>
                <w:rFonts w:ascii="Times New Roman" w:hAnsi="Times New Roman" w:cs="Times New Roman"/>
              </w:rPr>
            </w:pPr>
            <w:r>
              <w:rPr>
                <w:rFonts w:ascii="Times New Roman" w:hAnsi="Times New Roman" w:cs="Times New Roman"/>
              </w:rPr>
              <w:t>Doubts about safety. Hypervigilance without clear source of danger.</w:t>
            </w:r>
          </w:p>
        </w:tc>
        <w:tc>
          <w:tcPr>
            <w:tcW w:w="1657" w:type="dxa"/>
          </w:tcPr>
          <w:p w14:paraId="5DBEA857" w14:textId="77777777" w:rsidR="00247F8C" w:rsidRDefault="00247F8C" w:rsidP="00600021">
            <w:pPr>
              <w:rPr>
                <w:rFonts w:ascii="Times New Roman" w:hAnsi="Times New Roman" w:cs="Times New Roman"/>
              </w:rPr>
            </w:pPr>
            <w:r>
              <w:rPr>
                <w:rFonts w:ascii="Times New Roman" w:hAnsi="Times New Roman" w:cs="Times New Roman"/>
              </w:rPr>
              <w:t>Notions that people are hostile, untrustworthy, and/or harbor ill will easily. Sense that hypervigilance may be necessary. Mistrustful. Recurrent (yet unfounded or exaggerated at times) sense that people are thinking or saying negative things about person. May appear mistrustful with interviewer</w:t>
            </w:r>
          </w:p>
        </w:tc>
        <w:tc>
          <w:tcPr>
            <w:tcW w:w="1053" w:type="dxa"/>
          </w:tcPr>
          <w:p w14:paraId="764D02E5" w14:textId="77777777" w:rsidR="00247F8C" w:rsidRDefault="00247F8C" w:rsidP="00600021">
            <w:pPr>
              <w:rPr>
                <w:rFonts w:ascii="Times New Roman" w:hAnsi="Times New Roman" w:cs="Times New Roman"/>
              </w:rPr>
            </w:pPr>
            <w:r>
              <w:rPr>
                <w:rFonts w:ascii="Times New Roman" w:hAnsi="Times New Roman" w:cs="Times New Roman"/>
              </w:rPr>
              <w:t xml:space="preserve">Clear or compelling thoughts of being watched or singled out. Sense that people intend to harm. Beliefs easily dismissed. Presentation may appear guarded. Reluctant or irritable in response to questioning. </w:t>
            </w:r>
          </w:p>
        </w:tc>
        <w:tc>
          <w:tcPr>
            <w:tcW w:w="2076" w:type="dxa"/>
          </w:tcPr>
          <w:p w14:paraId="0374FD9C" w14:textId="77777777" w:rsidR="00247F8C" w:rsidRDefault="00247F8C" w:rsidP="00600021">
            <w:pPr>
              <w:rPr>
                <w:rFonts w:ascii="Times New Roman" w:hAnsi="Times New Roman" w:cs="Times New Roman"/>
              </w:rPr>
            </w:pPr>
            <w:r>
              <w:rPr>
                <w:rFonts w:ascii="Times New Roman" w:hAnsi="Times New Roman" w:cs="Times New Roman"/>
              </w:rPr>
              <w:t xml:space="preserve">Loosely organized beliefs about danger or hostile intention. Skepticism and perspective can be elicited with non-confirming evidence or opinion. Behavior is affected to some degree. Guarded presentation may interfere with ability to gather information in the interview. </w:t>
            </w:r>
          </w:p>
        </w:tc>
        <w:tc>
          <w:tcPr>
            <w:tcW w:w="1164" w:type="dxa"/>
          </w:tcPr>
          <w:p w14:paraId="3A320B3C" w14:textId="77777777" w:rsidR="00247F8C" w:rsidRDefault="00247F8C" w:rsidP="00600021">
            <w:pPr>
              <w:rPr>
                <w:rFonts w:ascii="Times New Roman" w:hAnsi="Times New Roman" w:cs="Times New Roman"/>
              </w:rPr>
            </w:pPr>
            <w:r>
              <w:rPr>
                <w:rFonts w:ascii="Times New Roman" w:hAnsi="Times New Roman" w:cs="Times New Roman"/>
              </w:rPr>
              <w:t xml:space="preserve">Delusional paranoid conviction (with no doubt) at least intermittently. Likely to affect functioning. </w:t>
            </w:r>
          </w:p>
        </w:tc>
      </w:tr>
    </w:tbl>
    <w:p w14:paraId="63ADEFAB" w14:textId="77777777" w:rsidR="00574D33" w:rsidRDefault="00574D33">
      <w:pPr>
        <w:rPr>
          <w:rFonts w:ascii="Times New Roman" w:hAnsi="Times New Roman" w:cs="Times New Roman"/>
        </w:rPr>
      </w:pPr>
    </w:p>
    <w:p w14:paraId="2E19748A" w14:textId="77777777" w:rsidR="00574D33" w:rsidRDefault="00574D33">
      <w:pPr>
        <w:rPr>
          <w:rFonts w:ascii="Times New Roman" w:hAnsi="Times New Roman" w:cs="Times New Roman"/>
        </w:rPr>
      </w:pPr>
      <w:r>
        <w:rPr>
          <w:rFonts w:ascii="Times New Roman" w:hAnsi="Times New Roman" w:cs="Times New Roman"/>
        </w:rPr>
        <w:br w:type="page"/>
      </w:r>
    </w:p>
    <w:p w14:paraId="4C9C45EA" w14:textId="77777777" w:rsidR="00574D33" w:rsidRDefault="00574D33">
      <w:pPr>
        <w:rPr>
          <w:rFonts w:ascii="Times New Roman" w:hAnsi="Times New Roman" w:cs="Times New Roman"/>
        </w:rPr>
      </w:pPr>
      <w:r w:rsidRPr="001D269A">
        <w:rPr>
          <w:rFonts w:ascii="Times New Roman" w:hAnsi="Times New Roman" w:cs="Times New Roman"/>
          <w:b/>
        </w:rPr>
        <w:t>Supplementary Table 3.</w:t>
      </w:r>
      <w:r>
        <w:rPr>
          <w:rFonts w:ascii="Times New Roman" w:hAnsi="Times New Roman" w:cs="Times New Roman"/>
        </w:rPr>
        <w:t xml:space="preserve"> Exploratory analyses separating by sex, minority status, and controlling for age. </w:t>
      </w:r>
    </w:p>
    <w:p w14:paraId="16C6DE99" w14:textId="77777777" w:rsidR="00574D33" w:rsidRDefault="00574D33">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574D33" w14:paraId="38FCD0D8" w14:textId="77777777" w:rsidTr="0027296E">
        <w:tc>
          <w:tcPr>
            <w:tcW w:w="1870" w:type="dxa"/>
            <w:tcBorders>
              <w:top w:val="single" w:sz="4" w:space="0" w:color="auto"/>
              <w:bottom w:val="single" w:sz="4" w:space="0" w:color="auto"/>
            </w:tcBorders>
          </w:tcPr>
          <w:p w14:paraId="2F75C220" w14:textId="77777777" w:rsidR="00574D33" w:rsidRDefault="00574D33" w:rsidP="0021656F">
            <w:pPr>
              <w:rPr>
                <w:rFonts w:ascii="Times New Roman" w:hAnsi="Times New Roman" w:cs="Times New Roman"/>
              </w:rPr>
            </w:pPr>
          </w:p>
        </w:tc>
        <w:tc>
          <w:tcPr>
            <w:tcW w:w="1870" w:type="dxa"/>
            <w:tcBorders>
              <w:top w:val="single" w:sz="4" w:space="0" w:color="auto"/>
              <w:bottom w:val="single" w:sz="4" w:space="0" w:color="auto"/>
            </w:tcBorders>
          </w:tcPr>
          <w:p w14:paraId="53A51B44" w14:textId="600EBF72" w:rsidR="00574D33" w:rsidRPr="00574D33" w:rsidRDefault="00574D33" w:rsidP="0021656F">
            <w:pPr>
              <w:rPr>
                <w:rFonts w:ascii="Times New Roman" w:hAnsi="Times New Roman" w:cs="Times New Roman"/>
                <w:i/>
              </w:rPr>
            </w:pPr>
            <w:r>
              <w:rPr>
                <w:rFonts w:ascii="Times New Roman" w:hAnsi="Times New Roman" w:cs="Times New Roman"/>
                <w:i/>
              </w:rPr>
              <w:t>r</w:t>
            </w:r>
          </w:p>
        </w:tc>
        <w:tc>
          <w:tcPr>
            <w:tcW w:w="1870" w:type="dxa"/>
            <w:tcBorders>
              <w:top w:val="single" w:sz="4" w:space="0" w:color="auto"/>
              <w:bottom w:val="single" w:sz="4" w:space="0" w:color="auto"/>
            </w:tcBorders>
          </w:tcPr>
          <w:p w14:paraId="0013F126" w14:textId="020A4BE8" w:rsidR="00574D33" w:rsidRPr="00574D33" w:rsidRDefault="00574D33" w:rsidP="0021656F">
            <w:pPr>
              <w:rPr>
                <w:rFonts w:ascii="Times New Roman" w:hAnsi="Times New Roman" w:cs="Times New Roman"/>
                <w:i/>
              </w:rPr>
            </w:pPr>
            <w:r>
              <w:rPr>
                <w:rFonts w:ascii="Times New Roman" w:hAnsi="Times New Roman" w:cs="Times New Roman"/>
                <w:i/>
              </w:rPr>
              <w:t>p</w:t>
            </w:r>
          </w:p>
        </w:tc>
        <w:tc>
          <w:tcPr>
            <w:tcW w:w="1870" w:type="dxa"/>
            <w:tcBorders>
              <w:top w:val="single" w:sz="4" w:space="0" w:color="auto"/>
              <w:bottom w:val="single" w:sz="4" w:space="0" w:color="auto"/>
            </w:tcBorders>
          </w:tcPr>
          <w:p w14:paraId="1816F26F" w14:textId="3825FB5F" w:rsidR="00574D33" w:rsidRDefault="00574D33" w:rsidP="0021656F">
            <w:pPr>
              <w:rPr>
                <w:rFonts w:ascii="Times New Roman" w:hAnsi="Times New Roman" w:cs="Times New Roman"/>
              </w:rPr>
            </w:pPr>
            <w:r>
              <w:rPr>
                <w:rFonts w:ascii="Times New Roman" w:hAnsi="Times New Roman" w:cs="Times New Roman"/>
              </w:rPr>
              <w:t xml:space="preserve">Fisher’s </w:t>
            </w:r>
            <w:r w:rsidRPr="009421FB">
              <w:rPr>
                <w:rFonts w:ascii="Times New Roman" w:hAnsi="Times New Roman" w:cs="Times New Roman"/>
                <w:i/>
              </w:rPr>
              <w:t>z</w:t>
            </w:r>
          </w:p>
        </w:tc>
        <w:tc>
          <w:tcPr>
            <w:tcW w:w="1870" w:type="dxa"/>
            <w:tcBorders>
              <w:top w:val="single" w:sz="4" w:space="0" w:color="auto"/>
              <w:bottom w:val="single" w:sz="4" w:space="0" w:color="auto"/>
            </w:tcBorders>
          </w:tcPr>
          <w:p w14:paraId="435F4592" w14:textId="33F2BB5A" w:rsidR="00574D33" w:rsidRPr="00574D33" w:rsidRDefault="00574D33" w:rsidP="0021656F">
            <w:pPr>
              <w:rPr>
                <w:rFonts w:ascii="Times New Roman" w:hAnsi="Times New Roman" w:cs="Times New Roman"/>
                <w:i/>
              </w:rPr>
            </w:pPr>
            <w:r>
              <w:rPr>
                <w:rFonts w:ascii="Times New Roman" w:hAnsi="Times New Roman" w:cs="Times New Roman"/>
                <w:i/>
              </w:rPr>
              <w:t>p</w:t>
            </w:r>
          </w:p>
        </w:tc>
      </w:tr>
      <w:tr w:rsidR="00574D33" w14:paraId="6213EAB9" w14:textId="77777777" w:rsidTr="0027296E">
        <w:tc>
          <w:tcPr>
            <w:tcW w:w="9350" w:type="dxa"/>
            <w:gridSpan w:val="5"/>
            <w:tcBorders>
              <w:top w:val="single" w:sz="4" w:space="0" w:color="auto"/>
            </w:tcBorders>
          </w:tcPr>
          <w:p w14:paraId="33DA8B04" w14:textId="55E81E27" w:rsidR="00574D33" w:rsidRDefault="00574D33">
            <w:pPr>
              <w:rPr>
                <w:rFonts w:ascii="Times New Roman" w:hAnsi="Times New Roman" w:cs="Times New Roman"/>
              </w:rPr>
            </w:pPr>
            <w:r>
              <w:rPr>
                <w:rFonts w:ascii="Times New Roman" w:hAnsi="Times New Roman" w:cs="Times New Roman"/>
              </w:rPr>
              <w:t>Race</w:t>
            </w:r>
          </w:p>
        </w:tc>
      </w:tr>
      <w:tr w:rsidR="00DB51FA" w14:paraId="67690CF9" w14:textId="77777777" w:rsidTr="0027296E">
        <w:tc>
          <w:tcPr>
            <w:tcW w:w="1870" w:type="dxa"/>
          </w:tcPr>
          <w:p w14:paraId="3D908962" w14:textId="00BD40FF" w:rsidR="00DB51FA" w:rsidRDefault="00DB51FA">
            <w:pPr>
              <w:rPr>
                <w:rFonts w:ascii="Times New Roman" w:hAnsi="Times New Roman" w:cs="Times New Roman"/>
              </w:rPr>
            </w:pPr>
            <w:r>
              <w:rPr>
                <w:rFonts w:ascii="Times New Roman" w:hAnsi="Times New Roman" w:cs="Times New Roman"/>
              </w:rPr>
              <w:t>White</w:t>
            </w:r>
          </w:p>
        </w:tc>
        <w:tc>
          <w:tcPr>
            <w:tcW w:w="1870" w:type="dxa"/>
          </w:tcPr>
          <w:p w14:paraId="6CF34B37" w14:textId="05E24DB8" w:rsidR="00DB51FA" w:rsidRDefault="00DB51FA">
            <w:pPr>
              <w:rPr>
                <w:rFonts w:ascii="Times New Roman" w:hAnsi="Times New Roman" w:cs="Times New Roman"/>
              </w:rPr>
            </w:pPr>
            <w:r>
              <w:rPr>
                <w:rFonts w:ascii="Times New Roman" w:hAnsi="Times New Roman" w:cs="Times New Roman"/>
              </w:rPr>
              <w:t>0.29</w:t>
            </w:r>
          </w:p>
        </w:tc>
        <w:tc>
          <w:tcPr>
            <w:tcW w:w="1870" w:type="dxa"/>
          </w:tcPr>
          <w:p w14:paraId="4C997C48" w14:textId="35505833" w:rsidR="00DB51FA" w:rsidRDefault="00DB51FA">
            <w:pPr>
              <w:rPr>
                <w:rFonts w:ascii="Times New Roman" w:hAnsi="Times New Roman" w:cs="Times New Roman"/>
              </w:rPr>
            </w:pPr>
            <w:r>
              <w:rPr>
                <w:rFonts w:ascii="Times New Roman" w:hAnsi="Times New Roman" w:cs="Times New Roman"/>
              </w:rPr>
              <w:t>0.06</w:t>
            </w:r>
          </w:p>
        </w:tc>
        <w:tc>
          <w:tcPr>
            <w:tcW w:w="1870" w:type="dxa"/>
            <w:vMerge w:val="restart"/>
          </w:tcPr>
          <w:p w14:paraId="3741C760" w14:textId="76D352ED" w:rsidR="00DB51FA" w:rsidRDefault="00DB51FA">
            <w:pPr>
              <w:rPr>
                <w:rFonts w:ascii="Times New Roman" w:hAnsi="Times New Roman" w:cs="Times New Roman"/>
              </w:rPr>
            </w:pPr>
            <w:r>
              <w:rPr>
                <w:rFonts w:ascii="Times New Roman" w:hAnsi="Times New Roman" w:cs="Times New Roman"/>
              </w:rPr>
              <w:t>0.28</w:t>
            </w:r>
          </w:p>
        </w:tc>
        <w:tc>
          <w:tcPr>
            <w:tcW w:w="1870" w:type="dxa"/>
            <w:vMerge w:val="restart"/>
          </w:tcPr>
          <w:p w14:paraId="718A72F5" w14:textId="4293D92F" w:rsidR="00DB51FA" w:rsidRDefault="00DB51FA">
            <w:pPr>
              <w:rPr>
                <w:rFonts w:ascii="Times New Roman" w:hAnsi="Times New Roman" w:cs="Times New Roman"/>
              </w:rPr>
            </w:pPr>
            <w:r>
              <w:rPr>
                <w:rFonts w:ascii="Times New Roman" w:hAnsi="Times New Roman" w:cs="Times New Roman"/>
              </w:rPr>
              <w:t>0.78</w:t>
            </w:r>
          </w:p>
        </w:tc>
      </w:tr>
      <w:tr w:rsidR="00DB51FA" w14:paraId="0A69D1F9" w14:textId="77777777" w:rsidTr="0027296E">
        <w:tc>
          <w:tcPr>
            <w:tcW w:w="1870" w:type="dxa"/>
          </w:tcPr>
          <w:p w14:paraId="3120A5FB" w14:textId="66C98357" w:rsidR="00DB51FA" w:rsidRDefault="00DB51FA">
            <w:pPr>
              <w:rPr>
                <w:rFonts w:ascii="Times New Roman" w:hAnsi="Times New Roman" w:cs="Times New Roman"/>
              </w:rPr>
            </w:pPr>
            <w:r>
              <w:rPr>
                <w:rFonts w:ascii="Times New Roman" w:hAnsi="Times New Roman" w:cs="Times New Roman"/>
              </w:rPr>
              <w:t>Non-White</w:t>
            </w:r>
          </w:p>
        </w:tc>
        <w:tc>
          <w:tcPr>
            <w:tcW w:w="1870" w:type="dxa"/>
          </w:tcPr>
          <w:p w14:paraId="4C8C61CE" w14:textId="4843D380" w:rsidR="00DB51FA" w:rsidRDefault="00DB51FA">
            <w:pPr>
              <w:rPr>
                <w:rFonts w:ascii="Times New Roman" w:hAnsi="Times New Roman" w:cs="Times New Roman"/>
              </w:rPr>
            </w:pPr>
            <w:r>
              <w:rPr>
                <w:rFonts w:ascii="Times New Roman" w:hAnsi="Times New Roman" w:cs="Times New Roman"/>
              </w:rPr>
              <w:t>0.22</w:t>
            </w:r>
          </w:p>
        </w:tc>
        <w:tc>
          <w:tcPr>
            <w:tcW w:w="1870" w:type="dxa"/>
          </w:tcPr>
          <w:p w14:paraId="4090EA96" w14:textId="05249F17" w:rsidR="00DB51FA" w:rsidRDefault="00DB51FA">
            <w:pPr>
              <w:rPr>
                <w:rFonts w:ascii="Times New Roman" w:hAnsi="Times New Roman" w:cs="Times New Roman"/>
              </w:rPr>
            </w:pPr>
            <w:r>
              <w:rPr>
                <w:rFonts w:ascii="Times New Roman" w:hAnsi="Times New Roman" w:cs="Times New Roman"/>
              </w:rPr>
              <w:t>0.36</w:t>
            </w:r>
          </w:p>
        </w:tc>
        <w:tc>
          <w:tcPr>
            <w:tcW w:w="1870" w:type="dxa"/>
            <w:vMerge/>
          </w:tcPr>
          <w:p w14:paraId="128452AA" w14:textId="77777777" w:rsidR="00DB51FA" w:rsidRDefault="00DB51FA">
            <w:pPr>
              <w:rPr>
                <w:rFonts w:ascii="Times New Roman" w:hAnsi="Times New Roman" w:cs="Times New Roman"/>
              </w:rPr>
            </w:pPr>
          </w:p>
        </w:tc>
        <w:tc>
          <w:tcPr>
            <w:tcW w:w="1870" w:type="dxa"/>
            <w:vMerge/>
          </w:tcPr>
          <w:p w14:paraId="7963F2E2" w14:textId="77777777" w:rsidR="00DB51FA" w:rsidRDefault="00DB51FA">
            <w:pPr>
              <w:rPr>
                <w:rFonts w:ascii="Times New Roman" w:hAnsi="Times New Roman" w:cs="Times New Roman"/>
              </w:rPr>
            </w:pPr>
          </w:p>
        </w:tc>
      </w:tr>
      <w:tr w:rsidR="00F179F9" w14:paraId="4D11D70C" w14:textId="77777777" w:rsidTr="0027296E">
        <w:tc>
          <w:tcPr>
            <w:tcW w:w="9350" w:type="dxa"/>
            <w:gridSpan w:val="5"/>
          </w:tcPr>
          <w:p w14:paraId="34F59996" w14:textId="77777777" w:rsidR="00F179F9" w:rsidRDefault="00F179F9">
            <w:pPr>
              <w:rPr>
                <w:rFonts w:ascii="Times New Roman" w:hAnsi="Times New Roman" w:cs="Times New Roman"/>
              </w:rPr>
            </w:pPr>
          </w:p>
        </w:tc>
      </w:tr>
      <w:tr w:rsidR="00574D33" w14:paraId="60E1CBC9" w14:textId="77777777" w:rsidTr="0027296E">
        <w:tc>
          <w:tcPr>
            <w:tcW w:w="9350" w:type="dxa"/>
            <w:gridSpan w:val="5"/>
          </w:tcPr>
          <w:p w14:paraId="1EEF6426" w14:textId="76CED4F0" w:rsidR="00574D33" w:rsidRDefault="00574D33">
            <w:pPr>
              <w:rPr>
                <w:rFonts w:ascii="Times New Roman" w:hAnsi="Times New Roman" w:cs="Times New Roman"/>
              </w:rPr>
            </w:pPr>
            <w:r>
              <w:rPr>
                <w:rFonts w:ascii="Times New Roman" w:hAnsi="Times New Roman" w:cs="Times New Roman"/>
              </w:rPr>
              <w:t>Sex</w:t>
            </w:r>
          </w:p>
        </w:tc>
      </w:tr>
      <w:tr w:rsidR="00DB51FA" w14:paraId="6BD60680" w14:textId="77777777" w:rsidTr="0027296E">
        <w:tc>
          <w:tcPr>
            <w:tcW w:w="1870" w:type="dxa"/>
          </w:tcPr>
          <w:p w14:paraId="5153D0E2" w14:textId="0731E58E" w:rsidR="00DB51FA" w:rsidRDefault="00DB51FA">
            <w:pPr>
              <w:rPr>
                <w:rFonts w:ascii="Times New Roman" w:hAnsi="Times New Roman" w:cs="Times New Roman"/>
              </w:rPr>
            </w:pPr>
            <w:r>
              <w:rPr>
                <w:rFonts w:ascii="Times New Roman" w:hAnsi="Times New Roman" w:cs="Times New Roman"/>
              </w:rPr>
              <w:t>Female</w:t>
            </w:r>
          </w:p>
        </w:tc>
        <w:tc>
          <w:tcPr>
            <w:tcW w:w="1870" w:type="dxa"/>
          </w:tcPr>
          <w:p w14:paraId="17815967" w14:textId="1E3FD6B5" w:rsidR="00DB51FA" w:rsidRDefault="00DB51FA">
            <w:pPr>
              <w:rPr>
                <w:rFonts w:ascii="Times New Roman" w:hAnsi="Times New Roman" w:cs="Times New Roman"/>
              </w:rPr>
            </w:pPr>
            <w:r>
              <w:rPr>
                <w:rFonts w:ascii="Times New Roman" w:hAnsi="Times New Roman" w:cs="Times New Roman"/>
              </w:rPr>
              <w:t>0.36</w:t>
            </w:r>
          </w:p>
        </w:tc>
        <w:tc>
          <w:tcPr>
            <w:tcW w:w="1870" w:type="dxa"/>
          </w:tcPr>
          <w:p w14:paraId="584F7C17" w14:textId="28748BD6" w:rsidR="00DB51FA" w:rsidRDefault="00DB51FA">
            <w:pPr>
              <w:rPr>
                <w:rFonts w:ascii="Times New Roman" w:hAnsi="Times New Roman" w:cs="Times New Roman"/>
              </w:rPr>
            </w:pPr>
            <w:r>
              <w:rPr>
                <w:rFonts w:ascii="Times New Roman" w:hAnsi="Times New Roman" w:cs="Times New Roman"/>
              </w:rPr>
              <w:t>0.08</w:t>
            </w:r>
          </w:p>
        </w:tc>
        <w:tc>
          <w:tcPr>
            <w:tcW w:w="1870" w:type="dxa"/>
            <w:vMerge w:val="restart"/>
          </w:tcPr>
          <w:p w14:paraId="7C58569E" w14:textId="12900E3A" w:rsidR="00DB51FA" w:rsidRDefault="00DB51FA">
            <w:pPr>
              <w:rPr>
                <w:rFonts w:ascii="Times New Roman" w:hAnsi="Times New Roman" w:cs="Times New Roman"/>
              </w:rPr>
            </w:pPr>
            <w:r>
              <w:rPr>
                <w:rFonts w:ascii="Times New Roman" w:hAnsi="Times New Roman" w:cs="Times New Roman"/>
              </w:rPr>
              <w:t>0.92</w:t>
            </w:r>
          </w:p>
        </w:tc>
        <w:tc>
          <w:tcPr>
            <w:tcW w:w="1870" w:type="dxa"/>
            <w:vMerge w:val="restart"/>
          </w:tcPr>
          <w:p w14:paraId="63FFEA8D" w14:textId="4AF13EBB" w:rsidR="00DB51FA" w:rsidRDefault="00DB51FA">
            <w:pPr>
              <w:rPr>
                <w:rFonts w:ascii="Times New Roman" w:hAnsi="Times New Roman" w:cs="Times New Roman"/>
              </w:rPr>
            </w:pPr>
            <w:r>
              <w:rPr>
                <w:rFonts w:ascii="Times New Roman" w:hAnsi="Times New Roman" w:cs="Times New Roman"/>
              </w:rPr>
              <w:t>0.36</w:t>
            </w:r>
          </w:p>
        </w:tc>
      </w:tr>
      <w:tr w:rsidR="00DB51FA" w14:paraId="5EDC5245" w14:textId="77777777" w:rsidTr="0027296E">
        <w:tc>
          <w:tcPr>
            <w:tcW w:w="1870" w:type="dxa"/>
          </w:tcPr>
          <w:p w14:paraId="0CC45031" w14:textId="5FA4627E" w:rsidR="00DB51FA" w:rsidRDefault="00DB51FA">
            <w:pPr>
              <w:rPr>
                <w:rFonts w:ascii="Times New Roman" w:hAnsi="Times New Roman" w:cs="Times New Roman"/>
              </w:rPr>
            </w:pPr>
            <w:r>
              <w:rPr>
                <w:rFonts w:ascii="Times New Roman" w:hAnsi="Times New Roman" w:cs="Times New Roman"/>
              </w:rPr>
              <w:t>Male</w:t>
            </w:r>
          </w:p>
        </w:tc>
        <w:tc>
          <w:tcPr>
            <w:tcW w:w="1870" w:type="dxa"/>
          </w:tcPr>
          <w:p w14:paraId="62452CA8" w14:textId="23B92441" w:rsidR="00DB51FA" w:rsidRDefault="00DB51FA">
            <w:pPr>
              <w:rPr>
                <w:rFonts w:ascii="Times New Roman" w:hAnsi="Times New Roman" w:cs="Times New Roman"/>
              </w:rPr>
            </w:pPr>
            <w:r>
              <w:rPr>
                <w:rFonts w:ascii="Times New Roman" w:hAnsi="Times New Roman" w:cs="Times New Roman"/>
              </w:rPr>
              <w:t>0.13</w:t>
            </w:r>
          </w:p>
        </w:tc>
        <w:tc>
          <w:tcPr>
            <w:tcW w:w="1870" w:type="dxa"/>
          </w:tcPr>
          <w:p w14:paraId="12CF2677" w14:textId="0A1CB73F" w:rsidR="00DB51FA" w:rsidRDefault="00DB51FA">
            <w:pPr>
              <w:rPr>
                <w:rFonts w:ascii="Times New Roman" w:hAnsi="Times New Roman" w:cs="Times New Roman"/>
              </w:rPr>
            </w:pPr>
            <w:r>
              <w:rPr>
                <w:rFonts w:ascii="Times New Roman" w:hAnsi="Times New Roman" w:cs="Times New Roman"/>
              </w:rPr>
              <w:t>0.44</w:t>
            </w:r>
          </w:p>
        </w:tc>
        <w:tc>
          <w:tcPr>
            <w:tcW w:w="1870" w:type="dxa"/>
            <w:vMerge/>
          </w:tcPr>
          <w:p w14:paraId="30035941" w14:textId="77777777" w:rsidR="00DB51FA" w:rsidRDefault="00DB51FA">
            <w:pPr>
              <w:rPr>
                <w:rFonts w:ascii="Times New Roman" w:hAnsi="Times New Roman" w:cs="Times New Roman"/>
              </w:rPr>
            </w:pPr>
          </w:p>
        </w:tc>
        <w:tc>
          <w:tcPr>
            <w:tcW w:w="1870" w:type="dxa"/>
            <w:vMerge/>
          </w:tcPr>
          <w:p w14:paraId="0B83EB08" w14:textId="77777777" w:rsidR="00DB51FA" w:rsidRDefault="00DB51FA">
            <w:pPr>
              <w:rPr>
                <w:rFonts w:ascii="Times New Roman" w:hAnsi="Times New Roman" w:cs="Times New Roman"/>
              </w:rPr>
            </w:pPr>
          </w:p>
        </w:tc>
      </w:tr>
      <w:tr w:rsidR="00F179F9" w14:paraId="7CA91D85" w14:textId="77777777" w:rsidTr="0027296E">
        <w:tc>
          <w:tcPr>
            <w:tcW w:w="1870" w:type="dxa"/>
          </w:tcPr>
          <w:p w14:paraId="44884794" w14:textId="77777777" w:rsidR="00F179F9" w:rsidRDefault="00F179F9">
            <w:pPr>
              <w:rPr>
                <w:rFonts w:ascii="Times New Roman" w:hAnsi="Times New Roman" w:cs="Times New Roman"/>
              </w:rPr>
            </w:pPr>
          </w:p>
        </w:tc>
        <w:tc>
          <w:tcPr>
            <w:tcW w:w="1870" w:type="dxa"/>
          </w:tcPr>
          <w:p w14:paraId="3B2EC15F" w14:textId="77777777" w:rsidR="00F179F9" w:rsidRDefault="00F179F9">
            <w:pPr>
              <w:rPr>
                <w:rFonts w:ascii="Times New Roman" w:hAnsi="Times New Roman" w:cs="Times New Roman"/>
              </w:rPr>
            </w:pPr>
          </w:p>
        </w:tc>
        <w:tc>
          <w:tcPr>
            <w:tcW w:w="1870" w:type="dxa"/>
          </w:tcPr>
          <w:p w14:paraId="0BBD33BB" w14:textId="77777777" w:rsidR="00F179F9" w:rsidRDefault="00F179F9">
            <w:pPr>
              <w:rPr>
                <w:rFonts w:ascii="Times New Roman" w:hAnsi="Times New Roman" w:cs="Times New Roman"/>
              </w:rPr>
            </w:pPr>
          </w:p>
        </w:tc>
        <w:tc>
          <w:tcPr>
            <w:tcW w:w="1870" w:type="dxa"/>
          </w:tcPr>
          <w:p w14:paraId="747634B8" w14:textId="77777777" w:rsidR="00F179F9" w:rsidRDefault="00F179F9">
            <w:pPr>
              <w:rPr>
                <w:rFonts w:ascii="Times New Roman" w:hAnsi="Times New Roman" w:cs="Times New Roman"/>
              </w:rPr>
            </w:pPr>
          </w:p>
        </w:tc>
        <w:tc>
          <w:tcPr>
            <w:tcW w:w="1870" w:type="dxa"/>
          </w:tcPr>
          <w:p w14:paraId="75D161FD" w14:textId="77777777" w:rsidR="00F179F9" w:rsidRDefault="00F179F9">
            <w:pPr>
              <w:rPr>
                <w:rFonts w:ascii="Times New Roman" w:hAnsi="Times New Roman" w:cs="Times New Roman"/>
              </w:rPr>
            </w:pPr>
          </w:p>
        </w:tc>
      </w:tr>
      <w:tr w:rsidR="00574D33" w14:paraId="46C4F941" w14:textId="77777777" w:rsidTr="0027296E">
        <w:tc>
          <w:tcPr>
            <w:tcW w:w="1870" w:type="dxa"/>
          </w:tcPr>
          <w:p w14:paraId="729B1466" w14:textId="535E6F09" w:rsidR="00574D33" w:rsidRPr="00574D33" w:rsidRDefault="00574D33">
            <w:pPr>
              <w:rPr>
                <w:rFonts w:ascii="Times New Roman" w:hAnsi="Times New Roman" w:cs="Times New Roman"/>
                <w:vertAlign w:val="superscript"/>
              </w:rPr>
            </w:pPr>
            <w:r>
              <w:rPr>
                <w:rFonts w:ascii="Times New Roman" w:hAnsi="Times New Roman" w:cs="Times New Roman"/>
              </w:rPr>
              <w:t>Age</w:t>
            </w:r>
            <w:r>
              <w:rPr>
                <w:rFonts w:ascii="Times New Roman" w:hAnsi="Times New Roman" w:cs="Times New Roman"/>
                <w:vertAlign w:val="superscript"/>
              </w:rPr>
              <w:t>a</w:t>
            </w:r>
          </w:p>
        </w:tc>
        <w:tc>
          <w:tcPr>
            <w:tcW w:w="1870" w:type="dxa"/>
          </w:tcPr>
          <w:p w14:paraId="426A708F" w14:textId="32F4BBF2" w:rsidR="00574D33" w:rsidRDefault="006C4CDB">
            <w:pPr>
              <w:rPr>
                <w:rFonts w:ascii="Times New Roman" w:hAnsi="Times New Roman" w:cs="Times New Roman"/>
              </w:rPr>
            </w:pPr>
            <w:r>
              <w:rPr>
                <w:rFonts w:ascii="Times New Roman" w:hAnsi="Times New Roman" w:cs="Times New Roman"/>
              </w:rPr>
              <w:t>0.25</w:t>
            </w:r>
          </w:p>
        </w:tc>
        <w:tc>
          <w:tcPr>
            <w:tcW w:w="1870" w:type="dxa"/>
          </w:tcPr>
          <w:p w14:paraId="086D002F" w14:textId="69AC8B51" w:rsidR="00574D33" w:rsidRDefault="006C4CDB">
            <w:pPr>
              <w:rPr>
                <w:rFonts w:ascii="Times New Roman" w:hAnsi="Times New Roman" w:cs="Times New Roman"/>
              </w:rPr>
            </w:pPr>
            <w:r>
              <w:rPr>
                <w:rFonts w:ascii="Times New Roman" w:hAnsi="Times New Roman" w:cs="Times New Roman"/>
              </w:rPr>
              <w:t>0.05</w:t>
            </w:r>
          </w:p>
        </w:tc>
        <w:tc>
          <w:tcPr>
            <w:tcW w:w="1870" w:type="dxa"/>
          </w:tcPr>
          <w:p w14:paraId="58ACC392" w14:textId="3EF6C6F9" w:rsidR="00574D33" w:rsidRDefault="00DB51FA">
            <w:pPr>
              <w:rPr>
                <w:rFonts w:ascii="Times New Roman" w:hAnsi="Times New Roman" w:cs="Times New Roman"/>
              </w:rPr>
            </w:pPr>
            <w:r>
              <w:rPr>
                <w:rFonts w:ascii="Times New Roman" w:hAnsi="Times New Roman" w:cs="Times New Roman"/>
              </w:rPr>
              <w:t>--</w:t>
            </w:r>
          </w:p>
        </w:tc>
        <w:tc>
          <w:tcPr>
            <w:tcW w:w="1870" w:type="dxa"/>
          </w:tcPr>
          <w:p w14:paraId="76D7903A" w14:textId="467A646E" w:rsidR="00574D33" w:rsidRDefault="00DB51FA">
            <w:pPr>
              <w:rPr>
                <w:rFonts w:ascii="Times New Roman" w:hAnsi="Times New Roman" w:cs="Times New Roman"/>
              </w:rPr>
            </w:pPr>
            <w:r>
              <w:rPr>
                <w:rFonts w:ascii="Times New Roman" w:hAnsi="Times New Roman" w:cs="Times New Roman"/>
              </w:rPr>
              <w:t>--</w:t>
            </w:r>
          </w:p>
        </w:tc>
      </w:tr>
    </w:tbl>
    <w:p w14:paraId="09584CD9" w14:textId="7E7CA86D" w:rsidR="00272A17" w:rsidRPr="00272A17" w:rsidRDefault="00574D33" w:rsidP="00030F45">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vertAlign w:val="superscript"/>
        </w:rPr>
        <w:t>a</w:t>
      </w:r>
      <w:r>
        <w:rPr>
          <w:rFonts w:ascii="Times New Roman" w:hAnsi="Times New Roman" w:cs="Times New Roman"/>
        </w:rPr>
        <w:t xml:space="preserve"> Partial Spearman correlation of TCI and suspiciousness symptoms controlling for age. </w:t>
      </w:r>
      <w:bookmarkStart w:id="0" w:name="_GoBack"/>
      <w:bookmarkEnd w:id="0"/>
    </w:p>
    <w:sectPr w:rsidR="00272A17" w:rsidRPr="00272A17" w:rsidSect="00654DB3">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298C7A" w14:textId="77777777" w:rsidR="004E3FCF" w:rsidRDefault="004E3FCF" w:rsidP="00CC326B">
      <w:r>
        <w:separator/>
      </w:r>
    </w:p>
  </w:endnote>
  <w:endnote w:type="continuationSeparator" w:id="0">
    <w:p w14:paraId="154CA95F" w14:textId="77777777" w:rsidR="004E3FCF" w:rsidRDefault="004E3FCF" w:rsidP="00CC3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BE93A" w14:textId="77777777" w:rsidR="004E3FCF" w:rsidRDefault="004E3FCF" w:rsidP="00CC326B">
      <w:r>
        <w:separator/>
      </w:r>
    </w:p>
  </w:footnote>
  <w:footnote w:type="continuationSeparator" w:id="0">
    <w:p w14:paraId="24EDCB11" w14:textId="77777777" w:rsidR="004E3FCF" w:rsidRDefault="004E3FCF" w:rsidP="00CC32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97140232"/>
      <w:docPartObj>
        <w:docPartGallery w:val="Page Numbers (Top of Page)"/>
        <w:docPartUnique/>
      </w:docPartObj>
    </w:sdtPr>
    <w:sdtEndPr>
      <w:rPr>
        <w:rStyle w:val="PageNumber"/>
      </w:rPr>
    </w:sdtEndPr>
    <w:sdtContent>
      <w:p w14:paraId="103D5D15" w14:textId="77777777" w:rsidR="008056CB" w:rsidRDefault="008056CB" w:rsidP="00F004C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289957" w14:textId="77777777" w:rsidR="008056CB" w:rsidRDefault="008056CB" w:rsidP="005F1A5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17777015"/>
      <w:docPartObj>
        <w:docPartGallery w:val="Page Numbers (Top of Page)"/>
        <w:docPartUnique/>
      </w:docPartObj>
    </w:sdtPr>
    <w:sdtEndPr>
      <w:rPr>
        <w:rStyle w:val="PageNumber"/>
      </w:rPr>
    </w:sdtEndPr>
    <w:sdtContent>
      <w:p w14:paraId="4D605DDD" w14:textId="77777777" w:rsidR="008056CB" w:rsidRDefault="008056CB" w:rsidP="00F004C0">
        <w:pPr>
          <w:pStyle w:val="Header"/>
          <w:framePr w:wrap="none" w:vAnchor="text" w:hAnchor="margin" w:xAlign="right" w:y="1"/>
          <w:rPr>
            <w:rStyle w:val="PageNumber"/>
          </w:rPr>
        </w:pPr>
        <w:r w:rsidRPr="005F1A5F">
          <w:rPr>
            <w:rStyle w:val="PageNumber"/>
            <w:rFonts w:ascii="Times New Roman" w:hAnsi="Times New Roman" w:cs="Times New Roman"/>
          </w:rPr>
          <w:fldChar w:fldCharType="begin"/>
        </w:r>
        <w:r w:rsidRPr="005F1A5F">
          <w:rPr>
            <w:rStyle w:val="PageNumber"/>
            <w:rFonts w:ascii="Times New Roman" w:hAnsi="Times New Roman" w:cs="Times New Roman"/>
          </w:rPr>
          <w:instrText xml:space="preserve"> PAGE </w:instrText>
        </w:r>
        <w:r w:rsidRPr="005F1A5F">
          <w:rPr>
            <w:rStyle w:val="PageNumber"/>
            <w:rFonts w:ascii="Times New Roman" w:hAnsi="Times New Roman" w:cs="Times New Roman"/>
          </w:rPr>
          <w:fldChar w:fldCharType="separate"/>
        </w:r>
        <w:r w:rsidR="00030F45">
          <w:rPr>
            <w:rStyle w:val="PageNumber"/>
            <w:rFonts w:ascii="Times New Roman" w:hAnsi="Times New Roman" w:cs="Times New Roman"/>
            <w:noProof/>
          </w:rPr>
          <w:t>3</w:t>
        </w:r>
        <w:r w:rsidRPr="005F1A5F">
          <w:rPr>
            <w:rStyle w:val="PageNumber"/>
            <w:rFonts w:ascii="Times New Roman" w:hAnsi="Times New Roman" w:cs="Times New Roman"/>
          </w:rPr>
          <w:fldChar w:fldCharType="end"/>
        </w:r>
      </w:p>
    </w:sdtContent>
  </w:sdt>
  <w:p w14:paraId="04FDD668" w14:textId="77777777" w:rsidR="008056CB" w:rsidRPr="009848A0" w:rsidRDefault="008056CB" w:rsidP="005F1A5F">
    <w:pPr>
      <w:pStyle w:val="Header"/>
      <w:ind w:right="360"/>
      <w:rPr>
        <w:rFonts w:ascii="Times New Roman" w:hAnsi="Times New Roman" w:cs="Times New Roman"/>
      </w:rPr>
    </w:pPr>
    <w:r w:rsidRPr="009848A0">
      <w:rPr>
        <w:rFonts w:ascii="Times New Roman" w:hAnsi="Times New Roman" w:cs="Times New Roman"/>
      </w:rPr>
      <w:t xml:space="preserve">Vargas et al.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625558EC"/>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5A719DC"/>
    <w:multiLevelType w:val="hybridMultilevel"/>
    <w:tmpl w:val="03F4E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CF7C1F"/>
    <w:multiLevelType w:val="hybridMultilevel"/>
    <w:tmpl w:val="2E1E8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DE6839"/>
    <w:multiLevelType w:val="hybridMultilevel"/>
    <w:tmpl w:val="9952660C"/>
    <w:lvl w:ilvl="0" w:tplc="8E2004B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FC068F"/>
    <w:multiLevelType w:val="hybridMultilevel"/>
    <w:tmpl w:val="731C710A"/>
    <w:lvl w:ilvl="0" w:tplc="333AAB4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2xxdvwvsfs4er5x9peeew9fwweet05s9e&quot;&gt;crime&lt;record-ids&gt;&lt;item&gt;1&lt;/item&gt;&lt;item&gt;2&lt;/item&gt;&lt;item&gt;3&lt;/item&gt;&lt;item&gt;4&lt;/item&gt;&lt;item&gt;5&lt;/item&gt;&lt;item&gt;9&lt;/item&gt;&lt;item&gt;10&lt;/item&gt;&lt;item&gt;11&lt;/item&gt;&lt;item&gt;12&lt;/item&gt;&lt;item&gt;13&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51&lt;/item&gt;&lt;item&gt;52&lt;/item&gt;&lt;item&gt;54&lt;/item&gt;&lt;item&gt;57&lt;/item&gt;&lt;item&gt;59&lt;/item&gt;&lt;item&gt;60&lt;/item&gt;&lt;item&gt;61&lt;/item&gt;&lt;item&gt;62&lt;/item&gt;&lt;item&gt;64&lt;/item&gt;&lt;item&gt;65&lt;/item&gt;&lt;item&gt;67&lt;/item&gt;&lt;item&gt;75&lt;/item&gt;&lt;item&gt;76&lt;/item&gt;&lt;item&gt;78&lt;/item&gt;&lt;item&gt;80&lt;/item&gt;&lt;item&gt;81&lt;/item&gt;&lt;item&gt;86&lt;/item&gt;&lt;item&gt;88&lt;/item&gt;&lt;/record-ids&gt;&lt;/item&gt;&lt;/Libraries&gt;"/>
  </w:docVars>
  <w:rsids>
    <w:rsidRoot w:val="00F77175"/>
    <w:rsid w:val="00001B6A"/>
    <w:rsid w:val="000033A5"/>
    <w:rsid w:val="00003F66"/>
    <w:rsid w:val="000042D0"/>
    <w:rsid w:val="00006F1C"/>
    <w:rsid w:val="00007407"/>
    <w:rsid w:val="000115F7"/>
    <w:rsid w:val="00012243"/>
    <w:rsid w:val="00013415"/>
    <w:rsid w:val="0001468B"/>
    <w:rsid w:val="0001645E"/>
    <w:rsid w:val="00020158"/>
    <w:rsid w:val="000203AB"/>
    <w:rsid w:val="00021446"/>
    <w:rsid w:val="00022AEB"/>
    <w:rsid w:val="00022CB2"/>
    <w:rsid w:val="00023DA1"/>
    <w:rsid w:val="00024DA9"/>
    <w:rsid w:val="00024E55"/>
    <w:rsid w:val="00024F0D"/>
    <w:rsid w:val="000266E1"/>
    <w:rsid w:val="00026976"/>
    <w:rsid w:val="00026DFB"/>
    <w:rsid w:val="000277B2"/>
    <w:rsid w:val="000277F8"/>
    <w:rsid w:val="00030327"/>
    <w:rsid w:val="00030F45"/>
    <w:rsid w:val="000320A7"/>
    <w:rsid w:val="0003271C"/>
    <w:rsid w:val="0003564A"/>
    <w:rsid w:val="00036C31"/>
    <w:rsid w:val="00036D32"/>
    <w:rsid w:val="00037ADE"/>
    <w:rsid w:val="00040634"/>
    <w:rsid w:val="00040E1B"/>
    <w:rsid w:val="000413E9"/>
    <w:rsid w:val="000441C0"/>
    <w:rsid w:val="000468B1"/>
    <w:rsid w:val="00047562"/>
    <w:rsid w:val="00047649"/>
    <w:rsid w:val="0004768B"/>
    <w:rsid w:val="000500E8"/>
    <w:rsid w:val="00051C19"/>
    <w:rsid w:val="00051F6F"/>
    <w:rsid w:val="000526E5"/>
    <w:rsid w:val="00052886"/>
    <w:rsid w:val="00052FDF"/>
    <w:rsid w:val="00054FE0"/>
    <w:rsid w:val="000550AF"/>
    <w:rsid w:val="00055CCE"/>
    <w:rsid w:val="00055F16"/>
    <w:rsid w:val="000563A5"/>
    <w:rsid w:val="00061792"/>
    <w:rsid w:val="000647CE"/>
    <w:rsid w:val="00066FE8"/>
    <w:rsid w:val="00067C21"/>
    <w:rsid w:val="000702A8"/>
    <w:rsid w:val="00071C2E"/>
    <w:rsid w:val="00075D00"/>
    <w:rsid w:val="00075FD2"/>
    <w:rsid w:val="00080EBA"/>
    <w:rsid w:val="00081065"/>
    <w:rsid w:val="000832E2"/>
    <w:rsid w:val="00083AB7"/>
    <w:rsid w:val="00085320"/>
    <w:rsid w:val="00086A8F"/>
    <w:rsid w:val="00087BD9"/>
    <w:rsid w:val="000919BE"/>
    <w:rsid w:val="000932AB"/>
    <w:rsid w:val="00095B2C"/>
    <w:rsid w:val="0009670C"/>
    <w:rsid w:val="000A02A1"/>
    <w:rsid w:val="000A0617"/>
    <w:rsid w:val="000A0C27"/>
    <w:rsid w:val="000A22C3"/>
    <w:rsid w:val="000A2A0E"/>
    <w:rsid w:val="000A4B68"/>
    <w:rsid w:val="000A6C98"/>
    <w:rsid w:val="000A6F93"/>
    <w:rsid w:val="000A7D77"/>
    <w:rsid w:val="000B1B43"/>
    <w:rsid w:val="000B1B73"/>
    <w:rsid w:val="000B2B37"/>
    <w:rsid w:val="000B368E"/>
    <w:rsid w:val="000B3F53"/>
    <w:rsid w:val="000B5F12"/>
    <w:rsid w:val="000B7B15"/>
    <w:rsid w:val="000B7E42"/>
    <w:rsid w:val="000C164B"/>
    <w:rsid w:val="000C1A92"/>
    <w:rsid w:val="000C28FB"/>
    <w:rsid w:val="000C30DA"/>
    <w:rsid w:val="000C38E2"/>
    <w:rsid w:val="000C3AFF"/>
    <w:rsid w:val="000C53A2"/>
    <w:rsid w:val="000C5549"/>
    <w:rsid w:val="000C5FD7"/>
    <w:rsid w:val="000C71CA"/>
    <w:rsid w:val="000D140C"/>
    <w:rsid w:val="000E0362"/>
    <w:rsid w:val="000E19A2"/>
    <w:rsid w:val="000E27D2"/>
    <w:rsid w:val="000E27E6"/>
    <w:rsid w:val="000E397B"/>
    <w:rsid w:val="000E42B8"/>
    <w:rsid w:val="000E448E"/>
    <w:rsid w:val="000E4BDC"/>
    <w:rsid w:val="000E758E"/>
    <w:rsid w:val="000F02D8"/>
    <w:rsid w:val="000F0C94"/>
    <w:rsid w:val="000F132B"/>
    <w:rsid w:val="000F1409"/>
    <w:rsid w:val="000F322B"/>
    <w:rsid w:val="000F428F"/>
    <w:rsid w:val="000F4E55"/>
    <w:rsid w:val="000F56BF"/>
    <w:rsid w:val="000F5FB6"/>
    <w:rsid w:val="000F713C"/>
    <w:rsid w:val="000F7ECC"/>
    <w:rsid w:val="0010669A"/>
    <w:rsid w:val="001068C5"/>
    <w:rsid w:val="00106CE0"/>
    <w:rsid w:val="00107282"/>
    <w:rsid w:val="00107AC9"/>
    <w:rsid w:val="00107FD9"/>
    <w:rsid w:val="001106EA"/>
    <w:rsid w:val="00111033"/>
    <w:rsid w:val="001110BE"/>
    <w:rsid w:val="0011121F"/>
    <w:rsid w:val="00111E57"/>
    <w:rsid w:val="0011215D"/>
    <w:rsid w:val="001128B0"/>
    <w:rsid w:val="00112A38"/>
    <w:rsid w:val="0011361A"/>
    <w:rsid w:val="001147B6"/>
    <w:rsid w:val="00114990"/>
    <w:rsid w:val="00115C20"/>
    <w:rsid w:val="00121796"/>
    <w:rsid w:val="00123EB6"/>
    <w:rsid w:val="0012476B"/>
    <w:rsid w:val="00124965"/>
    <w:rsid w:val="00125E34"/>
    <w:rsid w:val="0012655F"/>
    <w:rsid w:val="001273B7"/>
    <w:rsid w:val="00127EBD"/>
    <w:rsid w:val="00131786"/>
    <w:rsid w:val="0013185F"/>
    <w:rsid w:val="00132DB6"/>
    <w:rsid w:val="00133053"/>
    <w:rsid w:val="0013339F"/>
    <w:rsid w:val="001343E2"/>
    <w:rsid w:val="0013464E"/>
    <w:rsid w:val="00141DC1"/>
    <w:rsid w:val="00142CCC"/>
    <w:rsid w:val="00144811"/>
    <w:rsid w:val="001479AE"/>
    <w:rsid w:val="00152137"/>
    <w:rsid w:val="0015234E"/>
    <w:rsid w:val="00152796"/>
    <w:rsid w:val="00154014"/>
    <w:rsid w:val="0015423F"/>
    <w:rsid w:val="001542D5"/>
    <w:rsid w:val="00156253"/>
    <w:rsid w:val="001601D3"/>
    <w:rsid w:val="00161279"/>
    <w:rsid w:val="00161C15"/>
    <w:rsid w:val="001661B5"/>
    <w:rsid w:val="0016638F"/>
    <w:rsid w:val="00170ADB"/>
    <w:rsid w:val="00170E74"/>
    <w:rsid w:val="00172A23"/>
    <w:rsid w:val="0017358A"/>
    <w:rsid w:val="00174D3C"/>
    <w:rsid w:val="00176AB6"/>
    <w:rsid w:val="00177371"/>
    <w:rsid w:val="00177D34"/>
    <w:rsid w:val="00180C03"/>
    <w:rsid w:val="001810E8"/>
    <w:rsid w:val="001824CB"/>
    <w:rsid w:val="001830F9"/>
    <w:rsid w:val="0018722D"/>
    <w:rsid w:val="00187B28"/>
    <w:rsid w:val="001900B3"/>
    <w:rsid w:val="00190C8A"/>
    <w:rsid w:val="00192F05"/>
    <w:rsid w:val="00193600"/>
    <w:rsid w:val="001944F6"/>
    <w:rsid w:val="00194BFC"/>
    <w:rsid w:val="00195285"/>
    <w:rsid w:val="00196D86"/>
    <w:rsid w:val="00197398"/>
    <w:rsid w:val="001975E4"/>
    <w:rsid w:val="001979D7"/>
    <w:rsid w:val="001A0391"/>
    <w:rsid w:val="001A0489"/>
    <w:rsid w:val="001A1267"/>
    <w:rsid w:val="001A2198"/>
    <w:rsid w:val="001A25E5"/>
    <w:rsid w:val="001A6345"/>
    <w:rsid w:val="001A6B4C"/>
    <w:rsid w:val="001B0206"/>
    <w:rsid w:val="001B0D1F"/>
    <w:rsid w:val="001B21C8"/>
    <w:rsid w:val="001B3A8A"/>
    <w:rsid w:val="001B770B"/>
    <w:rsid w:val="001B7DE3"/>
    <w:rsid w:val="001C0C2B"/>
    <w:rsid w:val="001C18C4"/>
    <w:rsid w:val="001C2784"/>
    <w:rsid w:val="001C2C0C"/>
    <w:rsid w:val="001C2E9F"/>
    <w:rsid w:val="001C3541"/>
    <w:rsid w:val="001C48F1"/>
    <w:rsid w:val="001D01B2"/>
    <w:rsid w:val="001D16A4"/>
    <w:rsid w:val="001D16C2"/>
    <w:rsid w:val="001D269A"/>
    <w:rsid w:val="001D407F"/>
    <w:rsid w:val="001D525B"/>
    <w:rsid w:val="001E064F"/>
    <w:rsid w:val="001E15C1"/>
    <w:rsid w:val="001E2AE4"/>
    <w:rsid w:val="001E3293"/>
    <w:rsid w:val="001E374B"/>
    <w:rsid w:val="001E498C"/>
    <w:rsid w:val="001E54CD"/>
    <w:rsid w:val="001E6351"/>
    <w:rsid w:val="001F433B"/>
    <w:rsid w:val="001F5E4B"/>
    <w:rsid w:val="001F77A9"/>
    <w:rsid w:val="00200281"/>
    <w:rsid w:val="00202EE7"/>
    <w:rsid w:val="00205C5C"/>
    <w:rsid w:val="00206FB0"/>
    <w:rsid w:val="00207398"/>
    <w:rsid w:val="00211941"/>
    <w:rsid w:val="0021427E"/>
    <w:rsid w:val="00215077"/>
    <w:rsid w:val="002153D2"/>
    <w:rsid w:val="00216118"/>
    <w:rsid w:val="00216549"/>
    <w:rsid w:val="0021656F"/>
    <w:rsid w:val="002219C3"/>
    <w:rsid w:val="002223C4"/>
    <w:rsid w:val="002230FC"/>
    <w:rsid w:val="002231D0"/>
    <w:rsid w:val="00223E26"/>
    <w:rsid w:val="00223F2D"/>
    <w:rsid w:val="0022410C"/>
    <w:rsid w:val="00224ADF"/>
    <w:rsid w:val="00224C18"/>
    <w:rsid w:val="0022617B"/>
    <w:rsid w:val="00230F39"/>
    <w:rsid w:val="00232A0F"/>
    <w:rsid w:val="00232FB4"/>
    <w:rsid w:val="00233505"/>
    <w:rsid w:val="00233976"/>
    <w:rsid w:val="00235938"/>
    <w:rsid w:val="00236A2B"/>
    <w:rsid w:val="002370F7"/>
    <w:rsid w:val="0023733F"/>
    <w:rsid w:val="00237E75"/>
    <w:rsid w:val="00237F39"/>
    <w:rsid w:val="00241377"/>
    <w:rsid w:val="0024150C"/>
    <w:rsid w:val="0024247A"/>
    <w:rsid w:val="00244F4A"/>
    <w:rsid w:val="00245085"/>
    <w:rsid w:val="00245443"/>
    <w:rsid w:val="00246668"/>
    <w:rsid w:val="00246B96"/>
    <w:rsid w:val="0024710E"/>
    <w:rsid w:val="00247F8C"/>
    <w:rsid w:val="00251539"/>
    <w:rsid w:val="00252D87"/>
    <w:rsid w:val="002537E1"/>
    <w:rsid w:val="00253C41"/>
    <w:rsid w:val="00257EE5"/>
    <w:rsid w:val="00260642"/>
    <w:rsid w:val="00262F83"/>
    <w:rsid w:val="00266BA4"/>
    <w:rsid w:val="00267B6D"/>
    <w:rsid w:val="00270A63"/>
    <w:rsid w:val="00271ACA"/>
    <w:rsid w:val="0027262F"/>
    <w:rsid w:val="0027296E"/>
    <w:rsid w:val="00272A17"/>
    <w:rsid w:val="002738DE"/>
    <w:rsid w:val="00274660"/>
    <w:rsid w:val="00274788"/>
    <w:rsid w:val="0027557D"/>
    <w:rsid w:val="00275CC4"/>
    <w:rsid w:val="00276665"/>
    <w:rsid w:val="00277726"/>
    <w:rsid w:val="00281D6D"/>
    <w:rsid w:val="00282032"/>
    <w:rsid w:val="00285D07"/>
    <w:rsid w:val="00286880"/>
    <w:rsid w:val="0028760E"/>
    <w:rsid w:val="00290C8A"/>
    <w:rsid w:val="00291150"/>
    <w:rsid w:val="00291399"/>
    <w:rsid w:val="00291D40"/>
    <w:rsid w:val="002957A7"/>
    <w:rsid w:val="00296F0C"/>
    <w:rsid w:val="002A0417"/>
    <w:rsid w:val="002A1221"/>
    <w:rsid w:val="002A2913"/>
    <w:rsid w:val="002A2DE4"/>
    <w:rsid w:val="002A340C"/>
    <w:rsid w:val="002A3919"/>
    <w:rsid w:val="002A6BC8"/>
    <w:rsid w:val="002A7046"/>
    <w:rsid w:val="002A72F2"/>
    <w:rsid w:val="002A7E55"/>
    <w:rsid w:val="002B2A29"/>
    <w:rsid w:val="002B2DB8"/>
    <w:rsid w:val="002B36CA"/>
    <w:rsid w:val="002B58A3"/>
    <w:rsid w:val="002B6334"/>
    <w:rsid w:val="002B6F0D"/>
    <w:rsid w:val="002C12EE"/>
    <w:rsid w:val="002C1CDE"/>
    <w:rsid w:val="002C2903"/>
    <w:rsid w:val="002C3066"/>
    <w:rsid w:val="002C4FF0"/>
    <w:rsid w:val="002C751C"/>
    <w:rsid w:val="002D06BF"/>
    <w:rsid w:val="002D0723"/>
    <w:rsid w:val="002D08DA"/>
    <w:rsid w:val="002D0FEF"/>
    <w:rsid w:val="002D4B9D"/>
    <w:rsid w:val="002D563B"/>
    <w:rsid w:val="002D5BDC"/>
    <w:rsid w:val="002D6184"/>
    <w:rsid w:val="002D6F12"/>
    <w:rsid w:val="002E13C2"/>
    <w:rsid w:val="002E1577"/>
    <w:rsid w:val="002E212B"/>
    <w:rsid w:val="002E26F1"/>
    <w:rsid w:val="002E27BB"/>
    <w:rsid w:val="002E32B0"/>
    <w:rsid w:val="002E3FDB"/>
    <w:rsid w:val="002E482C"/>
    <w:rsid w:val="002E529E"/>
    <w:rsid w:val="002E6327"/>
    <w:rsid w:val="002F223E"/>
    <w:rsid w:val="002F3926"/>
    <w:rsid w:val="002F7166"/>
    <w:rsid w:val="003001E1"/>
    <w:rsid w:val="00302529"/>
    <w:rsid w:val="00302998"/>
    <w:rsid w:val="003037B2"/>
    <w:rsid w:val="00303E53"/>
    <w:rsid w:val="00304187"/>
    <w:rsid w:val="00307140"/>
    <w:rsid w:val="0030785C"/>
    <w:rsid w:val="00307FCE"/>
    <w:rsid w:val="00310950"/>
    <w:rsid w:val="003133A5"/>
    <w:rsid w:val="00314E8F"/>
    <w:rsid w:val="0031577A"/>
    <w:rsid w:val="003169A5"/>
    <w:rsid w:val="00316A5B"/>
    <w:rsid w:val="003216DF"/>
    <w:rsid w:val="00321CAF"/>
    <w:rsid w:val="00322135"/>
    <w:rsid w:val="00322405"/>
    <w:rsid w:val="00322444"/>
    <w:rsid w:val="00323006"/>
    <w:rsid w:val="00323524"/>
    <w:rsid w:val="00323E66"/>
    <w:rsid w:val="00323F1B"/>
    <w:rsid w:val="0032591E"/>
    <w:rsid w:val="00327C82"/>
    <w:rsid w:val="0033301E"/>
    <w:rsid w:val="00333CBA"/>
    <w:rsid w:val="00333EF4"/>
    <w:rsid w:val="00334D30"/>
    <w:rsid w:val="0033501A"/>
    <w:rsid w:val="00337BC9"/>
    <w:rsid w:val="00337CB1"/>
    <w:rsid w:val="00337ECB"/>
    <w:rsid w:val="003439C4"/>
    <w:rsid w:val="00344947"/>
    <w:rsid w:val="00344C2A"/>
    <w:rsid w:val="00346C9F"/>
    <w:rsid w:val="00351BD8"/>
    <w:rsid w:val="0035251D"/>
    <w:rsid w:val="00354A3F"/>
    <w:rsid w:val="003553B2"/>
    <w:rsid w:val="003559AD"/>
    <w:rsid w:val="00355BAB"/>
    <w:rsid w:val="0035657C"/>
    <w:rsid w:val="00356DC1"/>
    <w:rsid w:val="00361357"/>
    <w:rsid w:val="00361876"/>
    <w:rsid w:val="00362EB9"/>
    <w:rsid w:val="00362ECB"/>
    <w:rsid w:val="0036569A"/>
    <w:rsid w:val="00365CAB"/>
    <w:rsid w:val="00370562"/>
    <w:rsid w:val="00371ED6"/>
    <w:rsid w:val="003730B4"/>
    <w:rsid w:val="00373A4D"/>
    <w:rsid w:val="00374A2E"/>
    <w:rsid w:val="003752A2"/>
    <w:rsid w:val="00375C15"/>
    <w:rsid w:val="003761FF"/>
    <w:rsid w:val="00376E5B"/>
    <w:rsid w:val="003778E4"/>
    <w:rsid w:val="00377DCA"/>
    <w:rsid w:val="003801DE"/>
    <w:rsid w:val="0038121C"/>
    <w:rsid w:val="0038276F"/>
    <w:rsid w:val="003828C2"/>
    <w:rsid w:val="00383C16"/>
    <w:rsid w:val="003848DF"/>
    <w:rsid w:val="00385B04"/>
    <w:rsid w:val="00385D4C"/>
    <w:rsid w:val="003862A0"/>
    <w:rsid w:val="00390B67"/>
    <w:rsid w:val="00390BBC"/>
    <w:rsid w:val="00391541"/>
    <w:rsid w:val="00391AAD"/>
    <w:rsid w:val="00392A4F"/>
    <w:rsid w:val="00394C5E"/>
    <w:rsid w:val="003953E6"/>
    <w:rsid w:val="00395D90"/>
    <w:rsid w:val="00396BBC"/>
    <w:rsid w:val="003A03FD"/>
    <w:rsid w:val="003A05C8"/>
    <w:rsid w:val="003A190E"/>
    <w:rsid w:val="003A2A36"/>
    <w:rsid w:val="003A4919"/>
    <w:rsid w:val="003A5076"/>
    <w:rsid w:val="003A52AC"/>
    <w:rsid w:val="003A7A9C"/>
    <w:rsid w:val="003A7B67"/>
    <w:rsid w:val="003B0FD1"/>
    <w:rsid w:val="003B1091"/>
    <w:rsid w:val="003B1D7C"/>
    <w:rsid w:val="003B22B9"/>
    <w:rsid w:val="003B7678"/>
    <w:rsid w:val="003B7C04"/>
    <w:rsid w:val="003B7E78"/>
    <w:rsid w:val="003C03A4"/>
    <w:rsid w:val="003C169E"/>
    <w:rsid w:val="003C257B"/>
    <w:rsid w:val="003C2942"/>
    <w:rsid w:val="003C473B"/>
    <w:rsid w:val="003C49EF"/>
    <w:rsid w:val="003C59DC"/>
    <w:rsid w:val="003C6C43"/>
    <w:rsid w:val="003C7631"/>
    <w:rsid w:val="003C7AC3"/>
    <w:rsid w:val="003D106F"/>
    <w:rsid w:val="003D18CB"/>
    <w:rsid w:val="003D191F"/>
    <w:rsid w:val="003D1F95"/>
    <w:rsid w:val="003D2244"/>
    <w:rsid w:val="003D36BA"/>
    <w:rsid w:val="003D52C7"/>
    <w:rsid w:val="003D64BF"/>
    <w:rsid w:val="003D656F"/>
    <w:rsid w:val="003D741E"/>
    <w:rsid w:val="003E0831"/>
    <w:rsid w:val="003E0BFC"/>
    <w:rsid w:val="003E1BF1"/>
    <w:rsid w:val="003E1CCB"/>
    <w:rsid w:val="003E2ACE"/>
    <w:rsid w:val="003E31F8"/>
    <w:rsid w:val="003E579A"/>
    <w:rsid w:val="003E6CDD"/>
    <w:rsid w:val="003E7346"/>
    <w:rsid w:val="003E7F03"/>
    <w:rsid w:val="003F1016"/>
    <w:rsid w:val="003F256D"/>
    <w:rsid w:val="003F388A"/>
    <w:rsid w:val="003F393E"/>
    <w:rsid w:val="003F40E5"/>
    <w:rsid w:val="003F4128"/>
    <w:rsid w:val="003F4279"/>
    <w:rsid w:val="003F4FD1"/>
    <w:rsid w:val="003F6212"/>
    <w:rsid w:val="003F6CF3"/>
    <w:rsid w:val="003F6EFC"/>
    <w:rsid w:val="003F73F8"/>
    <w:rsid w:val="003F7A18"/>
    <w:rsid w:val="003F7C3B"/>
    <w:rsid w:val="0040042E"/>
    <w:rsid w:val="004008CE"/>
    <w:rsid w:val="00403D7F"/>
    <w:rsid w:val="00405554"/>
    <w:rsid w:val="004110D0"/>
    <w:rsid w:val="00414557"/>
    <w:rsid w:val="00415749"/>
    <w:rsid w:val="0041625F"/>
    <w:rsid w:val="00416F06"/>
    <w:rsid w:val="00420C60"/>
    <w:rsid w:val="00421592"/>
    <w:rsid w:val="00423AE7"/>
    <w:rsid w:val="00425FFD"/>
    <w:rsid w:val="00426A20"/>
    <w:rsid w:val="00427F79"/>
    <w:rsid w:val="004300E7"/>
    <w:rsid w:val="00430F74"/>
    <w:rsid w:val="004316B2"/>
    <w:rsid w:val="004317AC"/>
    <w:rsid w:val="00433850"/>
    <w:rsid w:val="00433D08"/>
    <w:rsid w:val="004354AA"/>
    <w:rsid w:val="00436211"/>
    <w:rsid w:val="00436FA1"/>
    <w:rsid w:val="00441E7E"/>
    <w:rsid w:val="004428A0"/>
    <w:rsid w:val="00443F05"/>
    <w:rsid w:val="00446341"/>
    <w:rsid w:val="00451AFF"/>
    <w:rsid w:val="00451EC0"/>
    <w:rsid w:val="00452A92"/>
    <w:rsid w:val="004538A5"/>
    <w:rsid w:val="0045429D"/>
    <w:rsid w:val="00454A69"/>
    <w:rsid w:val="00454CF6"/>
    <w:rsid w:val="004554D3"/>
    <w:rsid w:val="00455642"/>
    <w:rsid w:val="00456421"/>
    <w:rsid w:val="00456D1D"/>
    <w:rsid w:val="00456FFD"/>
    <w:rsid w:val="00457598"/>
    <w:rsid w:val="004575CA"/>
    <w:rsid w:val="00457C19"/>
    <w:rsid w:val="0046071D"/>
    <w:rsid w:val="00460CE6"/>
    <w:rsid w:val="00461FC0"/>
    <w:rsid w:val="00462BAF"/>
    <w:rsid w:val="0046307A"/>
    <w:rsid w:val="004643D7"/>
    <w:rsid w:val="004657E2"/>
    <w:rsid w:val="00466297"/>
    <w:rsid w:val="00470C32"/>
    <w:rsid w:val="0047167C"/>
    <w:rsid w:val="00472067"/>
    <w:rsid w:val="00473985"/>
    <w:rsid w:val="00473B39"/>
    <w:rsid w:val="00473FDC"/>
    <w:rsid w:val="004747A4"/>
    <w:rsid w:val="00476F52"/>
    <w:rsid w:val="0047749F"/>
    <w:rsid w:val="00480C80"/>
    <w:rsid w:val="0048126B"/>
    <w:rsid w:val="00481DEA"/>
    <w:rsid w:val="00482209"/>
    <w:rsid w:val="0048273E"/>
    <w:rsid w:val="00482D80"/>
    <w:rsid w:val="00485F46"/>
    <w:rsid w:val="004860CA"/>
    <w:rsid w:val="004860D5"/>
    <w:rsid w:val="00486AB1"/>
    <w:rsid w:val="00486E63"/>
    <w:rsid w:val="00487535"/>
    <w:rsid w:val="00490083"/>
    <w:rsid w:val="004906D4"/>
    <w:rsid w:val="00490ACE"/>
    <w:rsid w:val="00492568"/>
    <w:rsid w:val="00492CEF"/>
    <w:rsid w:val="0049332A"/>
    <w:rsid w:val="00493C41"/>
    <w:rsid w:val="00493D3F"/>
    <w:rsid w:val="00494207"/>
    <w:rsid w:val="00494518"/>
    <w:rsid w:val="00494CD1"/>
    <w:rsid w:val="00494EFB"/>
    <w:rsid w:val="00497D23"/>
    <w:rsid w:val="004A1DE0"/>
    <w:rsid w:val="004A2FBC"/>
    <w:rsid w:val="004A3267"/>
    <w:rsid w:val="004A371D"/>
    <w:rsid w:val="004A3F3A"/>
    <w:rsid w:val="004A5B96"/>
    <w:rsid w:val="004A7B6B"/>
    <w:rsid w:val="004B03DB"/>
    <w:rsid w:val="004B2616"/>
    <w:rsid w:val="004B2BB7"/>
    <w:rsid w:val="004B3DB9"/>
    <w:rsid w:val="004B56E1"/>
    <w:rsid w:val="004B6373"/>
    <w:rsid w:val="004B669A"/>
    <w:rsid w:val="004B6CF8"/>
    <w:rsid w:val="004C0CBB"/>
    <w:rsid w:val="004C2975"/>
    <w:rsid w:val="004C3CEB"/>
    <w:rsid w:val="004C54A8"/>
    <w:rsid w:val="004C558D"/>
    <w:rsid w:val="004C6A97"/>
    <w:rsid w:val="004C6C78"/>
    <w:rsid w:val="004C710E"/>
    <w:rsid w:val="004C73C7"/>
    <w:rsid w:val="004C768F"/>
    <w:rsid w:val="004D1A74"/>
    <w:rsid w:val="004D1EDD"/>
    <w:rsid w:val="004D215B"/>
    <w:rsid w:val="004D2CD5"/>
    <w:rsid w:val="004D320D"/>
    <w:rsid w:val="004D42C2"/>
    <w:rsid w:val="004D4F1C"/>
    <w:rsid w:val="004D5DE9"/>
    <w:rsid w:val="004D7AF0"/>
    <w:rsid w:val="004D7C7C"/>
    <w:rsid w:val="004E022A"/>
    <w:rsid w:val="004E36EE"/>
    <w:rsid w:val="004E39DE"/>
    <w:rsid w:val="004E3FCF"/>
    <w:rsid w:val="004E4F04"/>
    <w:rsid w:val="004E4FEE"/>
    <w:rsid w:val="004E5853"/>
    <w:rsid w:val="004E594F"/>
    <w:rsid w:val="004E60B4"/>
    <w:rsid w:val="004E66A1"/>
    <w:rsid w:val="004E73CE"/>
    <w:rsid w:val="004E7A96"/>
    <w:rsid w:val="004F1109"/>
    <w:rsid w:val="004F22CE"/>
    <w:rsid w:val="004F27B7"/>
    <w:rsid w:val="004F2CE2"/>
    <w:rsid w:val="004F31EF"/>
    <w:rsid w:val="004F366B"/>
    <w:rsid w:val="004F3B1F"/>
    <w:rsid w:val="004F3CB3"/>
    <w:rsid w:val="004F6278"/>
    <w:rsid w:val="004F6493"/>
    <w:rsid w:val="004F6FFE"/>
    <w:rsid w:val="004F709B"/>
    <w:rsid w:val="0050334F"/>
    <w:rsid w:val="00504C16"/>
    <w:rsid w:val="00505BCF"/>
    <w:rsid w:val="00507746"/>
    <w:rsid w:val="00507C0B"/>
    <w:rsid w:val="0051267F"/>
    <w:rsid w:val="0051289B"/>
    <w:rsid w:val="0051294E"/>
    <w:rsid w:val="00513F9E"/>
    <w:rsid w:val="00514707"/>
    <w:rsid w:val="0051471F"/>
    <w:rsid w:val="00514E31"/>
    <w:rsid w:val="005164FF"/>
    <w:rsid w:val="005169C1"/>
    <w:rsid w:val="005200C3"/>
    <w:rsid w:val="005202E9"/>
    <w:rsid w:val="0052228D"/>
    <w:rsid w:val="00522454"/>
    <w:rsid w:val="00523E27"/>
    <w:rsid w:val="00524D04"/>
    <w:rsid w:val="0052507F"/>
    <w:rsid w:val="0052584E"/>
    <w:rsid w:val="00525EF8"/>
    <w:rsid w:val="00526A4D"/>
    <w:rsid w:val="005275F5"/>
    <w:rsid w:val="00530B27"/>
    <w:rsid w:val="00530BDD"/>
    <w:rsid w:val="00530DAD"/>
    <w:rsid w:val="00531776"/>
    <w:rsid w:val="005320FE"/>
    <w:rsid w:val="00532BB1"/>
    <w:rsid w:val="005413A6"/>
    <w:rsid w:val="00541A25"/>
    <w:rsid w:val="00541A55"/>
    <w:rsid w:val="0054222D"/>
    <w:rsid w:val="00543237"/>
    <w:rsid w:val="00544ADF"/>
    <w:rsid w:val="00544F1F"/>
    <w:rsid w:val="005454B0"/>
    <w:rsid w:val="00547E80"/>
    <w:rsid w:val="00551981"/>
    <w:rsid w:val="005520C5"/>
    <w:rsid w:val="00552127"/>
    <w:rsid w:val="00552908"/>
    <w:rsid w:val="00553096"/>
    <w:rsid w:val="00553E98"/>
    <w:rsid w:val="00553FEF"/>
    <w:rsid w:val="00555F52"/>
    <w:rsid w:val="00557326"/>
    <w:rsid w:val="00560DB0"/>
    <w:rsid w:val="00560E22"/>
    <w:rsid w:val="00561B5C"/>
    <w:rsid w:val="00562599"/>
    <w:rsid w:val="005628EA"/>
    <w:rsid w:val="00562C3E"/>
    <w:rsid w:val="005643FE"/>
    <w:rsid w:val="00564B77"/>
    <w:rsid w:val="00566125"/>
    <w:rsid w:val="00567D2B"/>
    <w:rsid w:val="00567D9B"/>
    <w:rsid w:val="005706D0"/>
    <w:rsid w:val="00570D3D"/>
    <w:rsid w:val="00571D08"/>
    <w:rsid w:val="00572C8E"/>
    <w:rsid w:val="005735A6"/>
    <w:rsid w:val="00574D33"/>
    <w:rsid w:val="00575034"/>
    <w:rsid w:val="00576617"/>
    <w:rsid w:val="005768F5"/>
    <w:rsid w:val="005769F9"/>
    <w:rsid w:val="00576E4D"/>
    <w:rsid w:val="00577F2D"/>
    <w:rsid w:val="00581358"/>
    <w:rsid w:val="00581601"/>
    <w:rsid w:val="0058161B"/>
    <w:rsid w:val="0058269B"/>
    <w:rsid w:val="00583645"/>
    <w:rsid w:val="005836B7"/>
    <w:rsid w:val="00583A4C"/>
    <w:rsid w:val="0058475A"/>
    <w:rsid w:val="00590766"/>
    <w:rsid w:val="005918BD"/>
    <w:rsid w:val="005924AA"/>
    <w:rsid w:val="005924B3"/>
    <w:rsid w:val="005926E9"/>
    <w:rsid w:val="00593220"/>
    <w:rsid w:val="00593617"/>
    <w:rsid w:val="00593648"/>
    <w:rsid w:val="005938A1"/>
    <w:rsid w:val="0059436C"/>
    <w:rsid w:val="00595A84"/>
    <w:rsid w:val="0059625C"/>
    <w:rsid w:val="00596491"/>
    <w:rsid w:val="0059649B"/>
    <w:rsid w:val="00596AA9"/>
    <w:rsid w:val="00596BD7"/>
    <w:rsid w:val="005A003D"/>
    <w:rsid w:val="005A285C"/>
    <w:rsid w:val="005A3586"/>
    <w:rsid w:val="005A46C8"/>
    <w:rsid w:val="005A46D3"/>
    <w:rsid w:val="005A5157"/>
    <w:rsid w:val="005A5171"/>
    <w:rsid w:val="005A65D7"/>
    <w:rsid w:val="005B257D"/>
    <w:rsid w:val="005B2634"/>
    <w:rsid w:val="005B45AC"/>
    <w:rsid w:val="005B551A"/>
    <w:rsid w:val="005B558C"/>
    <w:rsid w:val="005B67FF"/>
    <w:rsid w:val="005B6D30"/>
    <w:rsid w:val="005C2515"/>
    <w:rsid w:val="005C3A93"/>
    <w:rsid w:val="005C3D7F"/>
    <w:rsid w:val="005C75EA"/>
    <w:rsid w:val="005D3178"/>
    <w:rsid w:val="005D3DB2"/>
    <w:rsid w:val="005D3E46"/>
    <w:rsid w:val="005D536C"/>
    <w:rsid w:val="005D5DD6"/>
    <w:rsid w:val="005D6236"/>
    <w:rsid w:val="005E021B"/>
    <w:rsid w:val="005E0B44"/>
    <w:rsid w:val="005E0EC6"/>
    <w:rsid w:val="005E1AF6"/>
    <w:rsid w:val="005E1EE2"/>
    <w:rsid w:val="005E2A14"/>
    <w:rsid w:val="005E4E0D"/>
    <w:rsid w:val="005E6B57"/>
    <w:rsid w:val="005F0037"/>
    <w:rsid w:val="005F050A"/>
    <w:rsid w:val="005F0AA7"/>
    <w:rsid w:val="005F149A"/>
    <w:rsid w:val="005F1A5F"/>
    <w:rsid w:val="005F32C0"/>
    <w:rsid w:val="005F40EF"/>
    <w:rsid w:val="005F6DF5"/>
    <w:rsid w:val="005F6FA3"/>
    <w:rsid w:val="005F7DCA"/>
    <w:rsid w:val="00600021"/>
    <w:rsid w:val="00600243"/>
    <w:rsid w:val="006018F7"/>
    <w:rsid w:val="00601C5F"/>
    <w:rsid w:val="006028E9"/>
    <w:rsid w:val="00604194"/>
    <w:rsid w:val="006046EF"/>
    <w:rsid w:val="00604ADB"/>
    <w:rsid w:val="00604F30"/>
    <w:rsid w:val="006056DC"/>
    <w:rsid w:val="00606A65"/>
    <w:rsid w:val="00607161"/>
    <w:rsid w:val="00607E7C"/>
    <w:rsid w:val="00610D13"/>
    <w:rsid w:val="006117D3"/>
    <w:rsid w:val="00611EDF"/>
    <w:rsid w:val="0061234E"/>
    <w:rsid w:val="00613984"/>
    <w:rsid w:val="00613FCC"/>
    <w:rsid w:val="00617EDE"/>
    <w:rsid w:val="00620172"/>
    <w:rsid w:val="006230EC"/>
    <w:rsid w:val="006249C5"/>
    <w:rsid w:val="0062507B"/>
    <w:rsid w:val="00625769"/>
    <w:rsid w:val="00626368"/>
    <w:rsid w:val="00626B3A"/>
    <w:rsid w:val="00627D8D"/>
    <w:rsid w:val="00631395"/>
    <w:rsid w:val="00633F22"/>
    <w:rsid w:val="0063407E"/>
    <w:rsid w:val="006347FF"/>
    <w:rsid w:val="00636EEE"/>
    <w:rsid w:val="006378C3"/>
    <w:rsid w:val="00640E5B"/>
    <w:rsid w:val="00641DA5"/>
    <w:rsid w:val="00642C5C"/>
    <w:rsid w:val="006448E4"/>
    <w:rsid w:val="006467DE"/>
    <w:rsid w:val="00647106"/>
    <w:rsid w:val="00652263"/>
    <w:rsid w:val="0065294E"/>
    <w:rsid w:val="00654DB3"/>
    <w:rsid w:val="00654FAB"/>
    <w:rsid w:val="00656E1A"/>
    <w:rsid w:val="0065784E"/>
    <w:rsid w:val="006623BF"/>
    <w:rsid w:val="006629F1"/>
    <w:rsid w:val="0066369D"/>
    <w:rsid w:val="00665933"/>
    <w:rsid w:val="0066662E"/>
    <w:rsid w:val="00666BB6"/>
    <w:rsid w:val="00667413"/>
    <w:rsid w:val="00667911"/>
    <w:rsid w:val="00671106"/>
    <w:rsid w:val="006723B6"/>
    <w:rsid w:val="00672828"/>
    <w:rsid w:val="006732E5"/>
    <w:rsid w:val="0067363D"/>
    <w:rsid w:val="00674719"/>
    <w:rsid w:val="00675D09"/>
    <w:rsid w:val="00676C6A"/>
    <w:rsid w:val="006771B1"/>
    <w:rsid w:val="00681889"/>
    <w:rsid w:val="00682351"/>
    <w:rsid w:val="0068319E"/>
    <w:rsid w:val="00683EBC"/>
    <w:rsid w:val="006840E9"/>
    <w:rsid w:val="00684196"/>
    <w:rsid w:val="00685BD6"/>
    <w:rsid w:val="00685F7B"/>
    <w:rsid w:val="0068639C"/>
    <w:rsid w:val="00687434"/>
    <w:rsid w:val="006904F2"/>
    <w:rsid w:val="00691FE8"/>
    <w:rsid w:val="00691FF7"/>
    <w:rsid w:val="00693E2E"/>
    <w:rsid w:val="00695FD2"/>
    <w:rsid w:val="0069779B"/>
    <w:rsid w:val="0069786C"/>
    <w:rsid w:val="00697FC2"/>
    <w:rsid w:val="006A0242"/>
    <w:rsid w:val="006A0812"/>
    <w:rsid w:val="006A3C96"/>
    <w:rsid w:val="006A525E"/>
    <w:rsid w:val="006A5390"/>
    <w:rsid w:val="006B0894"/>
    <w:rsid w:val="006B122F"/>
    <w:rsid w:val="006B12B6"/>
    <w:rsid w:val="006B1C18"/>
    <w:rsid w:val="006B3D69"/>
    <w:rsid w:val="006B4CD0"/>
    <w:rsid w:val="006B5DFC"/>
    <w:rsid w:val="006B6B07"/>
    <w:rsid w:val="006C0CB1"/>
    <w:rsid w:val="006C1841"/>
    <w:rsid w:val="006C422B"/>
    <w:rsid w:val="006C481B"/>
    <w:rsid w:val="006C4CDB"/>
    <w:rsid w:val="006C72B8"/>
    <w:rsid w:val="006C77C4"/>
    <w:rsid w:val="006D0ABB"/>
    <w:rsid w:val="006D1007"/>
    <w:rsid w:val="006D3DE9"/>
    <w:rsid w:val="006D5895"/>
    <w:rsid w:val="006D5CAC"/>
    <w:rsid w:val="006D5FF0"/>
    <w:rsid w:val="006D7A30"/>
    <w:rsid w:val="006D7EB9"/>
    <w:rsid w:val="006E0B1C"/>
    <w:rsid w:val="006E0F67"/>
    <w:rsid w:val="006E1C42"/>
    <w:rsid w:val="006E22AB"/>
    <w:rsid w:val="006E36D7"/>
    <w:rsid w:val="006E3D5A"/>
    <w:rsid w:val="006E3F4E"/>
    <w:rsid w:val="006E4397"/>
    <w:rsid w:val="006E57DA"/>
    <w:rsid w:val="006E5AEA"/>
    <w:rsid w:val="006F0215"/>
    <w:rsid w:val="006F11E1"/>
    <w:rsid w:val="006F22BF"/>
    <w:rsid w:val="006F4622"/>
    <w:rsid w:val="006F72C2"/>
    <w:rsid w:val="006F7ABD"/>
    <w:rsid w:val="00700310"/>
    <w:rsid w:val="007018D2"/>
    <w:rsid w:val="007040B1"/>
    <w:rsid w:val="0070417A"/>
    <w:rsid w:val="007053E2"/>
    <w:rsid w:val="007075AA"/>
    <w:rsid w:val="00707682"/>
    <w:rsid w:val="00707920"/>
    <w:rsid w:val="00710F63"/>
    <w:rsid w:val="0071123A"/>
    <w:rsid w:val="00711ABD"/>
    <w:rsid w:val="00712043"/>
    <w:rsid w:val="00712BCE"/>
    <w:rsid w:val="007131A1"/>
    <w:rsid w:val="00713F4D"/>
    <w:rsid w:val="00714D54"/>
    <w:rsid w:val="00715B3A"/>
    <w:rsid w:val="00715F53"/>
    <w:rsid w:val="00716858"/>
    <w:rsid w:val="00716BAE"/>
    <w:rsid w:val="00717808"/>
    <w:rsid w:val="00717980"/>
    <w:rsid w:val="007212E2"/>
    <w:rsid w:val="00723507"/>
    <w:rsid w:val="00725450"/>
    <w:rsid w:val="0072582B"/>
    <w:rsid w:val="00727139"/>
    <w:rsid w:val="0072796A"/>
    <w:rsid w:val="007304D0"/>
    <w:rsid w:val="0073113F"/>
    <w:rsid w:val="00731B85"/>
    <w:rsid w:val="007345E5"/>
    <w:rsid w:val="007368BB"/>
    <w:rsid w:val="0073744A"/>
    <w:rsid w:val="00745250"/>
    <w:rsid w:val="0074610C"/>
    <w:rsid w:val="007464FA"/>
    <w:rsid w:val="00747057"/>
    <w:rsid w:val="00747950"/>
    <w:rsid w:val="00750CC0"/>
    <w:rsid w:val="00751A57"/>
    <w:rsid w:val="00751AC9"/>
    <w:rsid w:val="00751B16"/>
    <w:rsid w:val="007530FA"/>
    <w:rsid w:val="00753EDF"/>
    <w:rsid w:val="00754075"/>
    <w:rsid w:val="00754CF8"/>
    <w:rsid w:val="007553D5"/>
    <w:rsid w:val="00756495"/>
    <w:rsid w:val="00756DD7"/>
    <w:rsid w:val="00757130"/>
    <w:rsid w:val="007572A8"/>
    <w:rsid w:val="00761280"/>
    <w:rsid w:val="00761F2C"/>
    <w:rsid w:val="00763219"/>
    <w:rsid w:val="00763B00"/>
    <w:rsid w:val="00763E13"/>
    <w:rsid w:val="00764C55"/>
    <w:rsid w:val="00765D28"/>
    <w:rsid w:val="00766BDD"/>
    <w:rsid w:val="0076796A"/>
    <w:rsid w:val="0077022E"/>
    <w:rsid w:val="007705D6"/>
    <w:rsid w:val="0077063B"/>
    <w:rsid w:val="00770BE8"/>
    <w:rsid w:val="007715A8"/>
    <w:rsid w:val="00771D25"/>
    <w:rsid w:val="007728A7"/>
    <w:rsid w:val="00772A36"/>
    <w:rsid w:val="00774171"/>
    <w:rsid w:val="007759F9"/>
    <w:rsid w:val="00776BA7"/>
    <w:rsid w:val="007821BC"/>
    <w:rsid w:val="00782B62"/>
    <w:rsid w:val="00782F8A"/>
    <w:rsid w:val="00783906"/>
    <w:rsid w:val="00784FFF"/>
    <w:rsid w:val="007855FD"/>
    <w:rsid w:val="00793A64"/>
    <w:rsid w:val="007943D9"/>
    <w:rsid w:val="0079667E"/>
    <w:rsid w:val="00796DE3"/>
    <w:rsid w:val="00796FF0"/>
    <w:rsid w:val="0079730F"/>
    <w:rsid w:val="007975E0"/>
    <w:rsid w:val="007A081E"/>
    <w:rsid w:val="007A0FFA"/>
    <w:rsid w:val="007A1660"/>
    <w:rsid w:val="007A199F"/>
    <w:rsid w:val="007A1B5E"/>
    <w:rsid w:val="007A2E24"/>
    <w:rsid w:val="007A30EF"/>
    <w:rsid w:val="007A4988"/>
    <w:rsid w:val="007A4FCB"/>
    <w:rsid w:val="007A53BC"/>
    <w:rsid w:val="007A6E30"/>
    <w:rsid w:val="007B121C"/>
    <w:rsid w:val="007B2C1F"/>
    <w:rsid w:val="007B2DEB"/>
    <w:rsid w:val="007B43EA"/>
    <w:rsid w:val="007B5009"/>
    <w:rsid w:val="007B505E"/>
    <w:rsid w:val="007B54C5"/>
    <w:rsid w:val="007C063E"/>
    <w:rsid w:val="007C0F43"/>
    <w:rsid w:val="007C27EE"/>
    <w:rsid w:val="007C2DE7"/>
    <w:rsid w:val="007C30FE"/>
    <w:rsid w:val="007C31F7"/>
    <w:rsid w:val="007C36CA"/>
    <w:rsid w:val="007C517C"/>
    <w:rsid w:val="007C518C"/>
    <w:rsid w:val="007C645B"/>
    <w:rsid w:val="007C72C5"/>
    <w:rsid w:val="007D254D"/>
    <w:rsid w:val="007D660B"/>
    <w:rsid w:val="007D6A17"/>
    <w:rsid w:val="007D6B76"/>
    <w:rsid w:val="007D743F"/>
    <w:rsid w:val="007E00CB"/>
    <w:rsid w:val="007E0526"/>
    <w:rsid w:val="007E0EF9"/>
    <w:rsid w:val="007E136E"/>
    <w:rsid w:val="007E16B7"/>
    <w:rsid w:val="007E1788"/>
    <w:rsid w:val="007E1A2E"/>
    <w:rsid w:val="007E1ACC"/>
    <w:rsid w:val="007E1F76"/>
    <w:rsid w:val="007E25C3"/>
    <w:rsid w:val="007E2BFC"/>
    <w:rsid w:val="007E35D2"/>
    <w:rsid w:val="007E36FC"/>
    <w:rsid w:val="007E44FA"/>
    <w:rsid w:val="007E6F65"/>
    <w:rsid w:val="007E766B"/>
    <w:rsid w:val="007E7E9D"/>
    <w:rsid w:val="007F023F"/>
    <w:rsid w:val="007F16B9"/>
    <w:rsid w:val="007F1B74"/>
    <w:rsid w:val="007F378C"/>
    <w:rsid w:val="007F4105"/>
    <w:rsid w:val="007F4E2D"/>
    <w:rsid w:val="007F529B"/>
    <w:rsid w:val="007F585D"/>
    <w:rsid w:val="007F640D"/>
    <w:rsid w:val="00801594"/>
    <w:rsid w:val="0080224A"/>
    <w:rsid w:val="00802713"/>
    <w:rsid w:val="008043D9"/>
    <w:rsid w:val="0080470E"/>
    <w:rsid w:val="008056CB"/>
    <w:rsid w:val="008073C1"/>
    <w:rsid w:val="00807F80"/>
    <w:rsid w:val="008105AB"/>
    <w:rsid w:val="00810CAE"/>
    <w:rsid w:val="0081227B"/>
    <w:rsid w:val="00812E30"/>
    <w:rsid w:val="008167B0"/>
    <w:rsid w:val="008178B7"/>
    <w:rsid w:val="00822473"/>
    <w:rsid w:val="0082304D"/>
    <w:rsid w:val="00825108"/>
    <w:rsid w:val="008301FB"/>
    <w:rsid w:val="008317B2"/>
    <w:rsid w:val="00831E42"/>
    <w:rsid w:val="00832079"/>
    <w:rsid w:val="008333DF"/>
    <w:rsid w:val="00834620"/>
    <w:rsid w:val="00835916"/>
    <w:rsid w:val="008370CE"/>
    <w:rsid w:val="008377B6"/>
    <w:rsid w:val="008402AC"/>
    <w:rsid w:val="00840F0F"/>
    <w:rsid w:val="008426ED"/>
    <w:rsid w:val="0084277C"/>
    <w:rsid w:val="00843E6D"/>
    <w:rsid w:val="00844EA1"/>
    <w:rsid w:val="0084510F"/>
    <w:rsid w:val="008461AA"/>
    <w:rsid w:val="00846CEC"/>
    <w:rsid w:val="00847C61"/>
    <w:rsid w:val="00847DC6"/>
    <w:rsid w:val="00850BB2"/>
    <w:rsid w:val="00850E89"/>
    <w:rsid w:val="00852B70"/>
    <w:rsid w:val="0085306E"/>
    <w:rsid w:val="008560E6"/>
    <w:rsid w:val="00856C19"/>
    <w:rsid w:val="00857966"/>
    <w:rsid w:val="008643ED"/>
    <w:rsid w:val="00866B85"/>
    <w:rsid w:val="00867C4B"/>
    <w:rsid w:val="0087227F"/>
    <w:rsid w:val="00872963"/>
    <w:rsid w:val="00872E03"/>
    <w:rsid w:val="00874D5D"/>
    <w:rsid w:val="00877AC7"/>
    <w:rsid w:val="00882349"/>
    <w:rsid w:val="00884BF3"/>
    <w:rsid w:val="00884C01"/>
    <w:rsid w:val="00885EB6"/>
    <w:rsid w:val="00886540"/>
    <w:rsid w:val="00887008"/>
    <w:rsid w:val="008876BB"/>
    <w:rsid w:val="00890410"/>
    <w:rsid w:val="00890D16"/>
    <w:rsid w:val="008918EA"/>
    <w:rsid w:val="0089202E"/>
    <w:rsid w:val="0089226E"/>
    <w:rsid w:val="00892393"/>
    <w:rsid w:val="008923E1"/>
    <w:rsid w:val="00893084"/>
    <w:rsid w:val="00893310"/>
    <w:rsid w:val="008941D1"/>
    <w:rsid w:val="00894A22"/>
    <w:rsid w:val="00895231"/>
    <w:rsid w:val="008972EA"/>
    <w:rsid w:val="00897349"/>
    <w:rsid w:val="0089745D"/>
    <w:rsid w:val="008978FA"/>
    <w:rsid w:val="008A020D"/>
    <w:rsid w:val="008A0CA8"/>
    <w:rsid w:val="008A2DCB"/>
    <w:rsid w:val="008A3684"/>
    <w:rsid w:val="008A4DAB"/>
    <w:rsid w:val="008A62AC"/>
    <w:rsid w:val="008A6A3F"/>
    <w:rsid w:val="008A7399"/>
    <w:rsid w:val="008A7B07"/>
    <w:rsid w:val="008B1741"/>
    <w:rsid w:val="008B17F7"/>
    <w:rsid w:val="008B1F24"/>
    <w:rsid w:val="008B2D5F"/>
    <w:rsid w:val="008B347E"/>
    <w:rsid w:val="008B3E26"/>
    <w:rsid w:val="008B48A1"/>
    <w:rsid w:val="008B68D1"/>
    <w:rsid w:val="008B68F9"/>
    <w:rsid w:val="008B6FA7"/>
    <w:rsid w:val="008B70D4"/>
    <w:rsid w:val="008C00E7"/>
    <w:rsid w:val="008C1FC1"/>
    <w:rsid w:val="008C217A"/>
    <w:rsid w:val="008C28A1"/>
    <w:rsid w:val="008C2F9F"/>
    <w:rsid w:val="008C3D95"/>
    <w:rsid w:val="008C3FFC"/>
    <w:rsid w:val="008C53A8"/>
    <w:rsid w:val="008D0342"/>
    <w:rsid w:val="008D15EC"/>
    <w:rsid w:val="008D20D3"/>
    <w:rsid w:val="008D2461"/>
    <w:rsid w:val="008D267C"/>
    <w:rsid w:val="008D2763"/>
    <w:rsid w:val="008D49FF"/>
    <w:rsid w:val="008D67DB"/>
    <w:rsid w:val="008D70CE"/>
    <w:rsid w:val="008D746F"/>
    <w:rsid w:val="008E0358"/>
    <w:rsid w:val="008E159B"/>
    <w:rsid w:val="008E1656"/>
    <w:rsid w:val="008E1EFA"/>
    <w:rsid w:val="008E2941"/>
    <w:rsid w:val="008E2DC4"/>
    <w:rsid w:val="008E421A"/>
    <w:rsid w:val="008E4645"/>
    <w:rsid w:val="008E6161"/>
    <w:rsid w:val="008F02B7"/>
    <w:rsid w:val="008F10D9"/>
    <w:rsid w:val="008F471A"/>
    <w:rsid w:val="008F6E89"/>
    <w:rsid w:val="008F7622"/>
    <w:rsid w:val="008F770B"/>
    <w:rsid w:val="008F7826"/>
    <w:rsid w:val="008F7D57"/>
    <w:rsid w:val="00900084"/>
    <w:rsid w:val="00900249"/>
    <w:rsid w:val="0090041F"/>
    <w:rsid w:val="00900ECF"/>
    <w:rsid w:val="00901F8C"/>
    <w:rsid w:val="00902E85"/>
    <w:rsid w:val="00903C29"/>
    <w:rsid w:val="009065FE"/>
    <w:rsid w:val="00906BFE"/>
    <w:rsid w:val="0090722E"/>
    <w:rsid w:val="009100BC"/>
    <w:rsid w:val="009101A0"/>
    <w:rsid w:val="009107D3"/>
    <w:rsid w:val="00910C16"/>
    <w:rsid w:val="00911958"/>
    <w:rsid w:val="009121E5"/>
    <w:rsid w:val="0091271A"/>
    <w:rsid w:val="00914164"/>
    <w:rsid w:val="00914B4B"/>
    <w:rsid w:val="00915721"/>
    <w:rsid w:val="00915A63"/>
    <w:rsid w:val="00915DDB"/>
    <w:rsid w:val="009202E4"/>
    <w:rsid w:val="009202E6"/>
    <w:rsid w:val="00920A51"/>
    <w:rsid w:val="00920B9A"/>
    <w:rsid w:val="00921124"/>
    <w:rsid w:val="00921650"/>
    <w:rsid w:val="00921D34"/>
    <w:rsid w:val="009222A1"/>
    <w:rsid w:val="00922C4E"/>
    <w:rsid w:val="00923512"/>
    <w:rsid w:val="00925670"/>
    <w:rsid w:val="009260EC"/>
    <w:rsid w:val="00926980"/>
    <w:rsid w:val="00927B0A"/>
    <w:rsid w:val="00927F8E"/>
    <w:rsid w:val="0093016D"/>
    <w:rsid w:val="0093128F"/>
    <w:rsid w:val="00931CB8"/>
    <w:rsid w:val="00933451"/>
    <w:rsid w:val="009339F7"/>
    <w:rsid w:val="00935035"/>
    <w:rsid w:val="00935819"/>
    <w:rsid w:val="0093656B"/>
    <w:rsid w:val="009421FB"/>
    <w:rsid w:val="009425B4"/>
    <w:rsid w:val="00942616"/>
    <w:rsid w:val="00942A90"/>
    <w:rsid w:val="009430AE"/>
    <w:rsid w:val="00944C53"/>
    <w:rsid w:val="0094549E"/>
    <w:rsid w:val="00945716"/>
    <w:rsid w:val="00945900"/>
    <w:rsid w:val="00945BFB"/>
    <w:rsid w:val="00946436"/>
    <w:rsid w:val="00947BFE"/>
    <w:rsid w:val="00950528"/>
    <w:rsid w:val="00950A42"/>
    <w:rsid w:val="00951CB6"/>
    <w:rsid w:val="00953774"/>
    <w:rsid w:val="00956FC5"/>
    <w:rsid w:val="009616AD"/>
    <w:rsid w:val="0096207B"/>
    <w:rsid w:val="00964018"/>
    <w:rsid w:val="00964684"/>
    <w:rsid w:val="0096478B"/>
    <w:rsid w:val="00964C15"/>
    <w:rsid w:val="00965EA5"/>
    <w:rsid w:val="00965F67"/>
    <w:rsid w:val="00966AAF"/>
    <w:rsid w:val="00970196"/>
    <w:rsid w:val="00974034"/>
    <w:rsid w:val="00974239"/>
    <w:rsid w:val="009751FA"/>
    <w:rsid w:val="009775A2"/>
    <w:rsid w:val="009777F4"/>
    <w:rsid w:val="00981D47"/>
    <w:rsid w:val="0098214D"/>
    <w:rsid w:val="0098245F"/>
    <w:rsid w:val="00982722"/>
    <w:rsid w:val="00984009"/>
    <w:rsid w:val="00984515"/>
    <w:rsid w:val="009848A0"/>
    <w:rsid w:val="00984EEC"/>
    <w:rsid w:val="00985D04"/>
    <w:rsid w:val="009860E6"/>
    <w:rsid w:val="009861B8"/>
    <w:rsid w:val="009864AA"/>
    <w:rsid w:val="00986C8E"/>
    <w:rsid w:val="0099073A"/>
    <w:rsid w:val="00991070"/>
    <w:rsid w:val="00991531"/>
    <w:rsid w:val="00991B11"/>
    <w:rsid w:val="00991FDF"/>
    <w:rsid w:val="009927CF"/>
    <w:rsid w:val="00992B49"/>
    <w:rsid w:val="0099393D"/>
    <w:rsid w:val="00995162"/>
    <w:rsid w:val="00995909"/>
    <w:rsid w:val="0099694C"/>
    <w:rsid w:val="00996F73"/>
    <w:rsid w:val="009A0591"/>
    <w:rsid w:val="009A10CD"/>
    <w:rsid w:val="009A1DC8"/>
    <w:rsid w:val="009A3E1F"/>
    <w:rsid w:val="009A4BAE"/>
    <w:rsid w:val="009A4E00"/>
    <w:rsid w:val="009B0128"/>
    <w:rsid w:val="009B10AD"/>
    <w:rsid w:val="009B13A3"/>
    <w:rsid w:val="009B13D2"/>
    <w:rsid w:val="009B1ED4"/>
    <w:rsid w:val="009B2202"/>
    <w:rsid w:val="009B36FC"/>
    <w:rsid w:val="009B3F4C"/>
    <w:rsid w:val="009B403A"/>
    <w:rsid w:val="009B471A"/>
    <w:rsid w:val="009B4AEE"/>
    <w:rsid w:val="009B4B36"/>
    <w:rsid w:val="009B615C"/>
    <w:rsid w:val="009B65F9"/>
    <w:rsid w:val="009C093A"/>
    <w:rsid w:val="009C3F1F"/>
    <w:rsid w:val="009C5ED2"/>
    <w:rsid w:val="009C5F16"/>
    <w:rsid w:val="009C6761"/>
    <w:rsid w:val="009C7ED4"/>
    <w:rsid w:val="009D0EA9"/>
    <w:rsid w:val="009D11B8"/>
    <w:rsid w:val="009D21D8"/>
    <w:rsid w:val="009D23DE"/>
    <w:rsid w:val="009D3DCC"/>
    <w:rsid w:val="009D4171"/>
    <w:rsid w:val="009D4536"/>
    <w:rsid w:val="009D4C0B"/>
    <w:rsid w:val="009D7EE1"/>
    <w:rsid w:val="009E15D0"/>
    <w:rsid w:val="009E2778"/>
    <w:rsid w:val="009E30F0"/>
    <w:rsid w:val="009E3CE5"/>
    <w:rsid w:val="009E5E82"/>
    <w:rsid w:val="009E6AB8"/>
    <w:rsid w:val="009E7612"/>
    <w:rsid w:val="009F07BC"/>
    <w:rsid w:val="009F0CFD"/>
    <w:rsid w:val="009F0D13"/>
    <w:rsid w:val="009F1510"/>
    <w:rsid w:val="009F1E47"/>
    <w:rsid w:val="009F3098"/>
    <w:rsid w:val="009F3DCB"/>
    <w:rsid w:val="009F44E2"/>
    <w:rsid w:val="009F4D4F"/>
    <w:rsid w:val="009F4EC9"/>
    <w:rsid w:val="009F67D4"/>
    <w:rsid w:val="009F6C36"/>
    <w:rsid w:val="009F7593"/>
    <w:rsid w:val="009F7957"/>
    <w:rsid w:val="009F7E4D"/>
    <w:rsid w:val="00A0156A"/>
    <w:rsid w:val="00A04071"/>
    <w:rsid w:val="00A0444F"/>
    <w:rsid w:val="00A04EF1"/>
    <w:rsid w:val="00A0598B"/>
    <w:rsid w:val="00A0749E"/>
    <w:rsid w:val="00A07E34"/>
    <w:rsid w:val="00A101BB"/>
    <w:rsid w:val="00A108A8"/>
    <w:rsid w:val="00A11CF1"/>
    <w:rsid w:val="00A136C0"/>
    <w:rsid w:val="00A145D2"/>
    <w:rsid w:val="00A171AA"/>
    <w:rsid w:val="00A17919"/>
    <w:rsid w:val="00A2024F"/>
    <w:rsid w:val="00A21D96"/>
    <w:rsid w:val="00A27DC4"/>
    <w:rsid w:val="00A27DE9"/>
    <w:rsid w:val="00A30610"/>
    <w:rsid w:val="00A31D6A"/>
    <w:rsid w:val="00A31F59"/>
    <w:rsid w:val="00A3266A"/>
    <w:rsid w:val="00A3441B"/>
    <w:rsid w:val="00A3455C"/>
    <w:rsid w:val="00A34AE2"/>
    <w:rsid w:val="00A355AA"/>
    <w:rsid w:val="00A36EF3"/>
    <w:rsid w:val="00A36F07"/>
    <w:rsid w:val="00A36F81"/>
    <w:rsid w:val="00A40525"/>
    <w:rsid w:val="00A41EEE"/>
    <w:rsid w:val="00A422B5"/>
    <w:rsid w:val="00A422D2"/>
    <w:rsid w:val="00A42953"/>
    <w:rsid w:val="00A4354A"/>
    <w:rsid w:val="00A43EB2"/>
    <w:rsid w:val="00A43F5E"/>
    <w:rsid w:val="00A44720"/>
    <w:rsid w:val="00A44AB9"/>
    <w:rsid w:val="00A451C8"/>
    <w:rsid w:val="00A45C13"/>
    <w:rsid w:val="00A45D90"/>
    <w:rsid w:val="00A504D9"/>
    <w:rsid w:val="00A505CB"/>
    <w:rsid w:val="00A52EA4"/>
    <w:rsid w:val="00A54B3C"/>
    <w:rsid w:val="00A55A83"/>
    <w:rsid w:val="00A55C81"/>
    <w:rsid w:val="00A55D30"/>
    <w:rsid w:val="00A579DA"/>
    <w:rsid w:val="00A6157D"/>
    <w:rsid w:val="00A61631"/>
    <w:rsid w:val="00A625CC"/>
    <w:rsid w:val="00A728A5"/>
    <w:rsid w:val="00A733E0"/>
    <w:rsid w:val="00A7398A"/>
    <w:rsid w:val="00A73A12"/>
    <w:rsid w:val="00A74444"/>
    <w:rsid w:val="00A744EE"/>
    <w:rsid w:val="00A746C0"/>
    <w:rsid w:val="00A74E43"/>
    <w:rsid w:val="00A754E0"/>
    <w:rsid w:val="00A756B7"/>
    <w:rsid w:val="00A75847"/>
    <w:rsid w:val="00A77448"/>
    <w:rsid w:val="00A824C8"/>
    <w:rsid w:val="00A829CD"/>
    <w:rsid w:val="00A831F3"/>
    <w:rsid w:val="00A83442"/>
    <w:rsid w:val="00A850FF"/>
    <w:rsid w:val="00A85CE7"/>
    <w:rsid w:val="00A862D4"/>
    <w:rsid w:val="00A873E2"/>
    <w:rsid w:val="00A9055A"/>
    <w:rsid w:val="00A908BB"/>
    <w:rsid w:val="00A90F16"/>
    <w:rsid w:val="00A93465"/>
    <w:rsid w:val="00A93470"/>
    <w:rsid w:val="00A940EB"/>
    <w:rsid w:val="00A9477E"/>
    <w:rsid w:val="00A94B1A"/>
    <w:rsid w:val="00A94B6B"/>
    <w:rsid w:val="00A97C6A"/>
    <w:rsid w:val="00AA0C97"/>
    <w:rsid w:val="00AA120D"/>
    <w:rsid w:val="00AA19D8"/>
    <w:rsid w:val="00AA3649"/>
    <w:rsid w:val="00AA577D"/>
    <w:rsid w:val="00AA57DA"/>
    <w:rsid w:val="00AA5B62"/>
    <w:rsid w:val="00AA7A42"/>
    <w:rsid w:val="00AB0247"/>
    <w:rsid w:val="00AB1F59"/>
    <w:rsid w:val="00AB270B"/>
    <w:rsid w:val="00AB27F6"/>
    <w:rsid w:val="00AB3575"/>
    <w:rsid w:val="00AB37B4"/>
    <w:rsid w:val="00AB3C88"/>
    <w:rsid w:val="00AB4431"/>
    <w:rsid w:val="00AB4FA8"/>
    <w:rsid w:val="00AB5285"/>
    <w:rsid w:val="00AB560E"/>
    <w:rsid w:val="00AB64E6"/>
    <w:rsid w:val="00AC247A"/>
    <w:rsid w:val="00AC3C4C"/>
    <w:rsid w:val="00AC48B7"/>
    <w:rsid w:val="00AC636A"/>
    <w:rsid w:val="00AC6E1F"/>
    <w:rsid w:val="00AD06F4"/>
    <w:rsid w:val="00AD16A7"/>
    <w:rsid w:val="00AD1A4B"/>
    <w:rsid w:val="00AD2BFB"/>
    <w:rsid w:val="00AD3A70"/>
    <w:rsid w:val="00AD4338"/>
    <w:rsid w:val="00AD4A74"/>
    <w:rsid w:val="00AD4BE4"/>
    <w:rsid w:val="00AD59C2"/>
    <w:rsid w:val="00AD69E8"/>
    <w:rsid w:val="00AD7F2A"/>
    <w:rsid w:val="00AE0734"/>
    <w:rsid w:val="00AE293B"/>
    <w:rsid w:val="00AE2DFB"/>
    <w:rsid w:val="00AE2F8A"/>
    <w:rsid w:val="00AE3CA4"/>
    <w:rsid w:val="00AE5749"/>
    <w:rsid w:val="00AE62AE"/>
    <w:rsid w:val="00AE701B"/>
    <w:rsid w:val="00AE777C"/>
    <w:rsid w:val="00AE7F66"/>
    <w:rsid w:val="00AF459B"/>
    <w:rsid w:val="00AF4F4F"/>
    <w:rsid w:val="00AF632A"/>
    <w:rsid w:val="00AF6477"/>
    <w:rsid w:val="00AF7B49"/>
    <w:rsid w:val="00B011EA"/>
    <w:rsid w:val="00B02F2E"/>
    <w:rsid w:val="00B037C8"/>
    <w:rsid w:val="00B038C5"/>
    <w:rsid w:val="00B03A65"/>
    <w:rsid w:val="00B0430B"/>
    <w:rsid w:val="00B050F2"/>
    <w:rsid w:val="00B1282E"/>
    <w:rsid w:val="00B130CA"/>
    <w:rsid w:val="00B14291"/>
    <w:rsid w:val="00B1511F"/>
    <w:rsid w:val="00B16065"/>
    <w:rsid w:val="00B1723C"/>
    <w:rsid w:val="00B2029F"/>
    <w:rsid w:val="00B20352"/>
    <w:rsid w:val="00B225C2"/>
    <w:rsid w:val="00B225CD"/>
    <w:rsid w:val="00B22623"/>
    <w:rsid w:val="00B243FC"/>
    <w:rsid w:val="00B24447"/>
    <w:rsid w:val="00B24BFF"/>
    <w:rsid w:val="00B25239"/>
    <w:rsid w:val="00B269B9"/>
    <w:rsid w:val="00B308CD"/>
    <w:rsid w:val="00B32441"/>
    <w:rsid w:val="00B32A12"/>
    <w:rsid w:val="00B32D5B"/>
    <w:rsid w:val="00B32D83"/>
    <w:rsid w:val="00B37CD3"/>
    <w:rsid w:val="00B37E24"/>
    <w:rsid w:val="00B42029"/>
    <w:rsid w:val="00B44098"/>
    <w:rsid w:val="00B45181"/>
    <w:rsid w:val="00B452F0"/>
    <w:rsid w:val="00B477DB"/>
    <w:rsid w:val="00B50A56"/>
    <w:rsid w:val="00B51819"/>
    <w:rsid w:val="00B51987"/>
    <w:rsid w:val="00B5336A"/>
    <w:rsid w:val="00B534BB"/>
    <w:rsid w:val="00B547DB"/>
    <w:rsid w:val="00B566BD"/>
    <w:rsid w:val="00B56B1D"/>
    <w:rsid w:val="00B56F27"/>
    <w:rsid w:val="00B613E1"/>
    <w:rsid w:val="00B62735"/>
    <w:rsid w:val="00B64133"/>
    <w:rsid w:val="00B65E47"/>
    <w:rsid w:val="00B65F60"/>
    <w:rsid w:val="00B67A7B"/>
    <w:rsid w:val="00B718D6"/>
    <w:rsid w:val="00B71D9C"/>
    <w:rsid w:val="00B72CFC"/>
    <w:rsid w:val="00B75B19"/>
    <w:rsid w:val="00B77B4A"/>
    <w:rsid w:val="00B803E4"/>
    <w:rsid w:val="00B8114F"/>
    <w:rsid w:val="00B81382"/>
    <w:rsid w:val="00B81844"/>
    <w:rsid w:val="00B82F62"/>
    <w:rsid w:val="00B849DB"/>
    <w:rsid w:val="00B8576A"/>
    <w:rsid w:val="00B8614B"/>
    <w:rsid w:val="00B86721"/>
    <w:rsid w:val="00B86AA7"/>
    <w:rsid w:val="00B87339"/>
    <w:rsid w:val="00B9039F"/>
    <w:rsid w:val="00B9216F"/>
    <w:rsid w:val="00B93323"/>
    <w:rsid w:val="00B94355"/>
    <w:rsid w:val="00B94848"/>
    <w:rsid w:val="00B9537E"/>
    <w:rsid w:val="00B97663"/>
    <w:rsid w:val="00BA180A"/>
    <w:rsid w:val="00BA341B"/>
    <w:rsid w:val="00BA3DB8"/>
    <w:rsid w:val="00BA4AD9"/>
    <w:rsid w:val="00BA5370"/>
    <w:rsid w:val="00BA557B"/>
    <w:rsid w:val="00BA6344"/>
    <w:rsid w:val="00BA72B5"/>
    <w:rsid w:val="00BB04FF"/>
    <w:rsid w:val="00BB0B23"/>
    <w:rsid w:val="00BB38DC"/>
    <w:rsid w:val="00BB428B"/>
    <w:rsid w:val="00BB481B"/>
    <w:rsid w:val="00BB4B1A"/>
    <w:rsid w:val="00BB684D"/>
    <w:rsid w:val="00BB6BDE"/>
    <w:rsid w:val="00BB7F33"/>
    <w:rsid w:val="00BC0798"/>
    <w:rsid w:val="00BC167B"/>
    <w:rsid w:val="00BC1D79"/>
    <w:rsid w:val="00BC1E4F"/>
    <w:rsid w:val="00BC4B2D"/>
    <w:rsid w:val="00BC4CC3"/>
    <w:rsid w:val="00BC5746"/>
    <w:rsid w:val="00BC5BCC"/>
    <w:rsid w:val="00BC5F49"/>
    <w:rsid w:val="00BC6202"/>
    <w:rsid w:val="00BC7F33"/>
    <w:rsid w:val="00BD29C2"/>
    <w:rsid w:val="00BD311C"/>
    <w:rsid w:val="00BD3763"/>
    <w:rsid w:val="00BD3FA9"/>
    <w:rsid w:val="00BD54D7"/>
    <w:rsid w:val="00BD5854"/>
    <w:rsid w:val="00BD7482"/>
    <w:rsid w:val="00BD76AF"/>
    <w:rsid w:val="00BD7CB0"/>
    <w:rsid w:val="00BD7F3B"/>
    <w:rsid w:val="00BE1C5D"/>
    <w:rsid w:val="00BE3186"/>
    <w:rsid w:val="00BE41CD"/>
    <w:rsid w:val="00BE4246"/>
    <w:rsid w:val="00BE6294"/>
    <w:rsid w:val="00BE6568"/>
    <w:rsid w:val="00BF085F"/>
    <w:rsid w:val="00BF09DF"/>
    <w:rsid w:val="00BF1215"/>
    <w:rsid w:val="00BF2C31"/>
    <w:rsid w:val="00BF311F"/>
    <w:rsid w:val="00BF3EBF"/>
    <w:rsid w:val="00BF420A"/>
    <w:rsid w:val="00BF4685"/>
    <w:rsid w:val="00BF4E18"/>
    <w:rsid w:val="00BF5B77"/>
    <w:rsid w:val="00BF6231"/>
    <w:rsid w:val="00BF6AB4"/>
    <w:rsid w:val="00BF6EA5"/>
    <w:rsid w:val="00BF727C"/>
    <w:rsid w:val="00BF7310"/>
    <w:rsid w:val="00BF7CD3"/>
    <w:rsid w:val="00C049B0"/>
    <w:rsid w:val="00C05353"/>
    <w:rsid w:val="00C05982"/>
    <w:rsid w:val="00C07975"/>
    <w:rsid w:val="00C10A77"/>
    <w:rsid w:val="00C13539"/>
    <w:rsid w:val="00C156A3"/>
    <w:rsid w:val="00C15A5A"/>
    <w:rsid w:val="00C16437"/>
    <w:rsid w:val="00C1710B"/>
    <w:rsid w:val="00C216B9"/>
    <w:rsid w:val="00C234AB"/>
    <w:rsid w:val="00C2455D"/>
    <w:rsid w:val="00C25CC7"/>
    <w:rsid w:val="00C26105"/>
    <w:rsid w:val="00C265F3"/>
    <w:rsid w:val="00C26677"/>
    <w:rsid w:val="00C26E29"/>
    <w:rsid w:val="00C276A1"/>
    <w:rsid w:val="00C277F9"/>
    <w:rsid w:val="00C33281"/>
    <w:rsid w:val="00C33B30"/>
    <w:rsid w:val="00C36142"/>
    <w:rsid w:val="00C37D67"/>
    <w:rsid w:val="00C40A8F"/>
    <w:rsid w:val="00C413F8"/>
    <w:rsid w:val="00C414EA"/>
    <w:rsid w:val="00C41D2D"/>
    <w:rsid w:val="00C42D38"/>
    <w:rsid w:val="00C440D8"/>
    <w:rsid w:val="00C458AB"/>
    <w:rsid w:val="00C45A89"/>
    <w:rsid w:val="00C50DC2"/>
    <w:rsid w:val="00C50F31"/>
    <w:rsid w:val="00C515F5"/>
    <w:rsid w:val="00C52335"/>
    <w:rsid w:val="00C52BE3"/>
    <w:rsid w:val="00C54DFE"/>
    <w:rsid w:val="00C56193"/>
    <w:rsid w:val="00C5642D"/>
    <w:rsid w:val="00C57A9F"/>
    <w:rsid w:val="00C645A5"/>
    <w:rsid w:val="00C64680"/>
    <w:rsid w:val="00C64F75"/>
    <w:rsid w:val="00C65921"/>
    <w:rsid w:val="00C672F2"/>
    <w:rsid w:val="00C71321"/>
    <w:rsid w:val="00C71754"/>
    <w:rsid w:val="00C7295C"/>
    <w:rsid w:val="00C731E7"/>
    <w:rsid w:val="00C81EF9"/>
    <w:rsid w:val="00C83AAE"/>
    <w:rsid w:val="00C83CD4"/>
    <w:rsid w:val="00C840B4"/>
    <w:rsid w:val="00C84257"/>
    <w:rsid w:val="00C8463A"/>
    <w:rsid w:val="00C84C7F"/>
    <w:rsid w:val="00C866A0"/>
    <w:rsid w:val="00C8690D"/>
    <w:rsid w:val="00C87202"/>
    <w:rsid w:val="00C93320"/>
    <w:rsid w:val="00C9359C"/>
    <w:rsid w:val="00C935AF"/>
    <w:rsid w:val="00C95A68"/>
    <w:rsid w:val="00C96131"/>
    <w:rsid w:val="00C964C4"/>
    <w:rsid w:val="00C9792B"/>
    <w:rsid w:val="00CA0C67"/>
    <w:rsid w:val="00CA1298"/>
    <w:rsid w:val="00CA1855"/>
    <w:rsid w:val="00CA2C82"/>
    <w:rsid w:val="00CA2DD3"/>
    <w:rsid w:val="00CA3DB3"/>
    <w:rsid w:val="00CA4A22"/>
    <w:rsid w:val="00CA5450"/>
    <w:rsid w:val="00CA5BF6"/>
    <w:rsid w:val="00CA66DD"/>
    <w:rsid w:val="00CA7816"/>
    <w:rsid w:val="00CA7C4F"/>
    <w:rsid w:val="00CB1B3A"/>
    <w:rsid w:val="00CB2117"/>
    <w:rsid w:val="00CB29AD"/>
    <w:rsid w:val="00CB368F"/>
    <w:rsid w:val="00CB3D69"/>
    <w:rsid w:val="00CB490F"/>
    <w:rsid w:val="00CB536C"/>
    <w:rsid w:val="00CB5B8B"/>
    <w:rsid w:val="00CB6527"/>
    <w:rsid w:val="00CB661B"/>
    <w:rsid w:val="00CB7168"/>
    <w:rsid w:val="00CC049E"/>
    <w:rsid w:val="00CC1FE2"/>
    <w:rsid w:val="00CC240F"/>
    <w:rsid w:val="00CC326B"/>
    <w:rsid w:val="00CC3618"/>
    <w:rsid w:val="00CC3E29"/>
    <w:rsid w:val="00CC56E0"/>
    <w:rsid w:val="00CC5BBF"/>
    <w:rsid w:val="00CC7E27"/>
    <w:rsid w:val="00CD1D2D"/>
    <w:rsid w:val="00CD41C0"/>
    <w:rsid w:val="00CD5603"/>
    <w:rsid w:val="00CE2B34"/>
    <w:rsid w:val="00CE3AAC"/>
    <w:rsid w:val="00CE4215"/>
    <w:rsid w:val="00CE613A"/>
    <w:rsid w:val="00CF023B"/>
    <w:rsid w:val="00CF1AE5"/>
    <w:rsid w:val="00CF2C97"/>
    <w:rsid w:val="00CF5DB5"/>
    <w:rsid w:val="00CF6229"/>
    <w:rsid w:val="00CF62E5"/>
    <w:rsid w:val="00CF6C4D"/>
    <w:rsid w:val="00CF6CDB"/>
    <w:rsid w:val="00CF75BF"/>
    <w:rsid w:val="00CF76C8"/>
    <w:rsid w:val="00CF793B"/>
    <w:rsid w:val="00D003B1"/>
    <w:rsid w:val="00D0317B"/>
    <w:rsid w:val="00D03D7F"/>
    <w:rsid w:val="00D10013"/>
    <w:rsid w:val="00D106CE"/>
    <w:rsid w:val="00D10BB8"/>
    <w:rsid w:val="00D11FED"/>
    <w:rsid w:val="00D12F46"/>
    <w:rsid w:val="00D15BF1"/>
    <w:rsid w:val="00D163A6"/>
    <w:rsid w:val="00D17A1B"/>
    <w:rsid w:val="00D20102"/>
    <w:rsid w:val="00D201EF"/>
    <w:rsid w:val="00D20297"/>
    <w:rsid w:val="00D21221"/>
    <w:rsid w:val="00D2148B"/>
    <w:rsid w:val="00D215C6"/>
    <w:rsid w:val="00D2169B"/>
    <w:rsid w:val="00D22B8B"/>
    <w:rsid w:val="00D24E3C"/>
    <w:rsid w:val="00D25FDE"/>
    <w:rsid w:val="00D27D7F"/>
    <w:rsid w:val="00D3004A"/>
    <w:rsid w:val="00D30819"/>
    <w:rsid w:val="00D30DCB"/>
    <w:rsid w:val="00D3212D"/>
    <w:rsid w:val="00D328FA"/>
    <w:rsid w:val="00D34736"/>
    <w:rsid w:val="00D3489B"/>
    <w:rsid w:val="00D3510F"/>
    <w:rsid w:val="00D360CF"/>
    <w:rsid w:val="00D361B4"/>
    <w:rsid w:val="00D3642E"/>
    <w:rsid w:val="00D37021"/>
    <w:rsid w:val="00D40D29"/>
    <w:rsid w:val="00D42F07"/>
    <w:rsid w:val="00D440F4"/>
    <w:rsid w:val="00D4466E"/>
    <w:rsid w:val="00D446C7"/>
    <w:rsid w:val="00D45F83"/>
    <w:rsid w:val="00D47CD4"/>
    <w:rsid w:val="00D47F23"/>
    <w:rsid w:val="00D501E7"/>
    <w:rsid w:val="00D50BD9"/>
    <w:rsid w:val="00D50EE8"/>
    <w:rsid w:val="00D51539"/>
    <w:rsid w:val="00D51564"/>
    <w:rsid w:val="00D519F2"/>
    <w:rsid w:val="00D52A61"/>
    <w:rsid w:val="00D54152"/>
    <w:rsid w:val="00D55D44"/>
    <w:rsid w:val="00D5600C"/>
    <w:rsid w:val="00D572AF"/>
    <w:rsid w:val="00D60382"/>
    <w:rsid w:val="00D611F4"/>
    <w:rsid w:val="00D61AE0"/>
    <w:rsid w:val="00D61D56"/>
    <w:rsid w:val="00D6352B"/>
    <w:rsid w:val="00D63CF0"/>
    <w:rsid w:val="00D64745"/>
    <w:rsid w:val="00D64D30"/>
    <w:rsid w:val="00D6549E"/>
    <w:rsid w:val="00D657C1"/>
    <w:rsid w:val="00D7475B"/>
    <w:rsid w:val="00D74863"/>
    <w:rsid w:val="00D7658E"/>
    <w:rsid w:val="00D76F41"/>
    <w:rsid w:val="00D77F46"/>
    <w:rsid w:val="00D81D4A"/>
    <w:rsid w:val="00D81EDB"/>
    <w:rsid w:val="00D84366"/>
    <w:rsid w:val="00D85104"/>
    <w:rsid w:val="00D87BBB"/>
    <w:rsid w:val="00D9007A"/>
    <w:rsid w:val="00D91195"/>
    <w:rsid w:val="00D9208A"/>
    <w:rsid w:val="00D9586D"/>
    <w:rsid w:val="00D95D4A"/>
    <w:rsid w:val="00D95EAB"/>
    <w:rsid w:val="00D9603C"/>
    <w:rsid w:val="00D96531"/>
    <w:rsid w:val="00DA1849"/>
    <w:rsid w:val="00DA1856"/>
    <w:rsid w:val="00DA18A6"/>
    <w:rsid w:val="00DA2FFD"/>
    <w:rsid w:val="00DA34D7"/>
    <w:rsid w:val="00DA3D53"/>
    <w:rsid w:val="00DA5075"/>
    <w:rsid w:val="00DA5532"/>
    <w:rsid w:val="00DA6B62"/>
    <w:rsid w:val="00DA6C41"/>
    <w:rsid w:val="00DA6C81"/>
    <w:rsid w:val="00DA721D"/>
    <w:rsid w:val="00DA77B8"/>
    <w:rsid w:val="00DA7B32"/>
    <w:rsid w:val="00DB001C"/>
    <w:rsid w:val="00DB004F"/>
    <w:rsid w:val="00DB125E"/>
    <w:rsid w:val="00DB18D5"/>
    <w:rsid w:val="00DB1B33"/>
    <w:rsid w:val="00DB2085"/>
    <w:rsid w:val="00DB36D3"/>
    <w:rsid w:val="00DB51FA"/>
    <w:rsid w:val="00DB7396"/>
    <w:rsid w:val="00DC066F"/>
    <w:rsid w:val="00DC0F6B"/>
    <w:rsid w:val="00DC2A25"/>
    <w:rsid w:val="00DC34F1"/>
    <w:rsid w:val="00DC5DA5"/>
    <w:rsid w:val="00DC6A0D"/>
    <w:rsid w:val="00DC734B"/>
    <w:rsid w:val="00DC7D6C"/>
    <w:rsid w:val="00DD05C0"/>
    <w:rsid w:val="00DD1F07"/>
    <w:rsid w:val="00DD278D"/>
    <w:rsid w:val="00DD2F93"/>
    <w:rsid w:val="00DD5483"/>
    <w:rsid w:val="00DD5EE5"/>
    <w:rsid w:val="00DD64D4"/>
    <w:rsid w:val="00DD7537"/>
    <w:rsid w:val="00DE0FDA"/>
    <w:rsid w:val="00DE150A"/>
    <w:rsid w:val="00DE1927"/>
    <w:rsid w:val="00DE304B"/>
    <w:rsid w:val="00DE38F7"/>
    <w:rsid w:val="00DE6CD7"/>
    <w:rsid w:val="00DE703D"/>
    <w:rsid w:val="00DE77F0"/>
    <w:rsid w:val="00DF0191"/>
    <w:rsid w:val="00DF2F72"/>
    <w:rsid w:val="00DF4F27"/>
    <w:rsid w:val="00DF55DB"/>
    <w:rsid w:val="00DF659E"/>
    <w:rsid w:val="00DF677F"/>
    <w:rsid w:val="00DF6958"/>
    <w:rsid w:val="00DF7474"/>
    <w:rsid w:val="00DF7991"/>
    <w:rsid w:val="00E001F8"/>
    <w:rsid w:val="00E0150B"/>
    <w:rsid w:val="00E02E25"/>
    <w:rsid w:val="00E03C2C"/>
    <w:rsid w:val="00E12D34"/>
    <w:rsid w:val="00E134B8"/>
    <w:rsid w:val="00E138B9"/>
    <w:rsid w:val="00E15445"/>
    <w:rsid w:val="00E157B8"/>
    <w:rsid w:val="00E172FF"/>
    <w:rsid w:val="00E2008F"/>
    <w:rsid w:val="00E2071B"/>
    <w:rsid w:val="00E2088E"/>
    <w:rsid w:val="00E20ACF"/>
    <w:rsid w:val="00E2193F"/>
    <w:rsid w:val="00E22A78"/>
    <w:rsid w:val="00E22ACB"/>
    <w:rsid w:val="00E23200"/>
    <w:rsid w:val="00E2330A"/>
    <w:rsid w:val="00E245EF"/>
    <w:rsid w:val="00E266F7"/>
    <w:rsid w:val="00E271AD"/>
    <w:rsid w:val="00E27E95"/>
    <w:rsid w:val="00E30389"/>
    <w:rsid w:val="00E304EA"/>
    <w:rsid w:val="00E309B8"/>
    <w:rsid w:val="00E30B0E"/>
    <w:rsid w:val="00E31ADE"/>
    <w:rsid w:val="00E325B7"/>
    <w:rsid w:val="00E33131"/>
    <w:rsid w:val="00E3314B"/>
    <w:rsid w:val="00E33F61"/>
    <w:rsid w:val="00E3545E"/>
    <w:rsid w:val="00E37F1B"/>
    <w:rsid w:val="00E41A4C"/>
    <w:rsid w:val="00E41D2C"/>
    <w:rsid w:val="00E43271"/>
    <w:rsid w:val="00E4350B"/>
    <w:rsid w:val="00E43730"/>
    <w:rsid w:val="00E459D3"/>
    <w:rsid w:val="00E45BD7"/>
    <w:rsid w:val="00E46281"/>
    <w:rsid w:val="00E46E3A"/>
    <w:rsid w:val="00E5043A"/>
    <w:rsid w:val="00E50523"/>
    <w:rsid w:val="00E50CC7"/>
    <w:rsid w:val="00E522CC"/>
    <w:rsid w:val="00E532F5"/>
    <w:rsid w:val="00E54C1D"/>
    <w:rsid w:val="00E559D6"/>
    <w:rsid w:val="00E569FF"/>
    <w:rsid w:val="00E57F96"/>
    <w:rsid w:val="00E6194D"/>
    <w:rsid w:val="00E6272C"/>
    <w:rsid w:val="00E62892"/>
    <w:rsid w:val="00E62A62"/>
    <w:rsid w:val="00E636B0"/>
    <w:rsid w:val="00E63D92"/>
    <w:rsid w:val="00E64BD3"/>
    <w:rsid w:val="00E66994"/>
    <w:rsid w:val="00E66A18"/>
    <w:rsid w:val="00E6711A"/>
    <w:rsid w:val="00E67E46"/>
    <w:rsid w:val="00E706E4"/>
    <w:rsid w:val="00E71876"/>
    <w:rsid w:val="00E73812"/>
    <w:rsid w:val="00E73D4F"/>
    <w:rsid w:val="00E754D2"/>
    <w:rsid w:val="00E76554"/>
    <w:rsid w:val="00E76A95"/>
    <w:rsid w:val="00E80882"/>
    <w:rsid w:val="00E80DB7"/>
    <w:rsid w:val="00E80F47"/>
    <w:rsid w:val="00E814C0"/>
    <w:rsid w:val="00E815A7"/>
    <w:rsid w:val="00E826F8"/>
    <w:rsid w:val="00E83E90"/>
    <w:rsid w:val="00E84F8D"/>
    <w:rsid w:val="00E84FD0"/>
    <w:rsid w:val="00E861EC"/>
    <w:rsid w:val="00E91638"/>
    <w:rsid w:val="00E9396C"/>
    <w:rsid w:val="00E940D0"/>
    <w:rsid w:val="00E94A63"/>
    <w:rsid w:val="00E955EB"/>
    <w:rsid w:val="00E96166"/>
    <w:rsid w:val="00E9746B"/>
    <w:rsid w:val="00E97B87"/>
    <w:rsid w:val="00EA3781"/>
    <w:rsid w:val="00EA4A4F"/>
    <w:rsid w:val="00EB27FF"/>
    <w:rsid w:val="00EB28AB"/>
    <w:rsid w:val="00EB338B"/>
    <w:rsid w:val="00EB38A5"/>
    <w:rsid w:val="00EB6B62"/>
    <w:rsid w:val="00EB7A75"/>
    <w:rsid w:val="00EC0DF4"/>
    <w:rsid w:val="00EC3CCA"/>
    <w:rsid w:val="00EC5198"/>
    <w:rsid w:val="00EC5B74"/>
    <w:rsid w:val="00EC5C0F"/>
    <w:rsid w:val="00EC6630"/>
    <w:rsid w:val="00EC6A60"/>
    <w:rsid w:val="00EC7153"/>
    <w:rsid w:val="00ED120B"/>
    <w:rsid w:val="00ED26D8"/>
    <w:rsid w:val="00ED5225"/>
    <w:rsid w:val="00ED59AC"/>
    <w:rsid w:val="00ED5D69"/>
    <w:rsid w:val="00ED5FC8"/>
    <w:rsid w:val="00ED6820"/>
    <w:rsid w:val="00ED75D6"/>
    <w:rsid w:val="00EE0C37"/>
    <w:rsid w:val="00EE0CB3"/>
    <w:rsid w:val="00EE2B78"/>
    <w:rsid w:val="00EE301C"/>
    <w:rsid w:val="00EE5DD6"/>
    <w:rsid w:val="00EE6485"/>
    <w:rsid w:val="00EE6D23"/>
    <w:rsid w:val="00EE7CA9"/>
    <w:rsid w:val="00EE7EE9"/>
    <w:rsid w:val="00EF0251"/>
    <w:rsid w:val="00EF0801"/>
    <w:rsid w:val="00EF0AE3"/>
    <w:rsid w:val="00EF3552"/>
    <w:rsid w:val="00EF3CF3"/>
    <w:rsid w:val="00EF4256"/>
    <w:rsid w:val="00EF4B6C"/>
    <w:rsid w:val="00EF5190"/>
    <w:rsid w:val="00EF583A"/>
    <w:rsid w:val="00EF68C8"/>
    <w:rsid w:val="00EF71DA"/>
    <w:rsid w:val="00F000B7"/>
    <w:rsid w:val="00F004C0"/>
    <w:rsid w:val="00F02034"/>
    <w:rsid w:val="00F02533"/>
    <w:rsid w:val="00F03A61"/>
    <w:rsid w:val="00F0442B"/>
    <w:rsid w:val="00F109BF"/>
    <w:rsid w:val="00F10BB7"/>
    <w:rsid w:val="00F1270D"/>
    <w:rsid w:val="00F13337"/>
    <w:rsid w:val="00F13C10"/>
    <w:rsid w:val="00F163A2"/>
    <w:rsid w:val="00F16E5C"/>
    <w:rsid w:val="00F179F9"/>
    <w:rsid w:val="00F214B0"/>
    <w:rsid w:val="00F236AB"/>
    <w:rsid w:val="00F25AEB"/>
    <w:rsid w:val="00F26E8F"/>
    <w:rsid w:val="00F2705F"/>
    <w:rsid w:val="00F27571"/>
    <w:rsid w:val="00F27685"/>
    <w:rsid w:val="00F277E5"/>
    <w:rsid w:val="00F32F67"/>
    <w:rsid w:val="00F349C2"/>
    <w:rsid w:val="00F35257"/>
    <w:rsid w:val="00F352CF"/>
    <w:rsid w:val="00F3556B"/>
    <w:rsid w:val="00F35B09"/>
    <w:rsid w:val="00F35BAA"/>
    <w:rsid w:val="00F36886"/>
    <w:rsid w:val="00F40F0D"/>
    <w:rsid w:val="00F44A97"/>
    <w:rsid w:val="00F4580A"/>
    <w:rsid w:val="00F45CE0"/>
    <w:rsid w:val="00F46242"/>
    <w:rsid w:val="00F51B72"/>
    <w:rsid w:val="00F53015"/>
    <w:rsid w:val="00F55114"/>
    <w:rsid w:val="00F55FA6"/>
    <w:rsid w:val="00F567CF"/>
    <w:rsid w:val="00F56C61"/>
    <w:rsid w:val="00F56D44"/>
    <w:rsid w:val="00F56EA4"/>
    <w:rsid w:val="00F61109"/>
    <w:rsid w:val="00F617F1"/>
    <w:rsid w:val="00F61C6F"/>
    <w:rsid w:val="00F61F7D"/>
    <w:rsid w:val="00F64097"/>
    <w:rsid w:val="00F66334"/>
    <w:rsid w:val="00F666F4"/>
    <w:rsid w:val="00F670B0"/>
    <w:rsid w:val="00F705C4"/>
    <w:rsid w:val="00F708DA"/>
    <w:rsid w:val="00F717EA"/>
    <w:rsid w:val="00F71BA7"/>
    <w:rsid w:val="00F72236"/>
    <w:rsid w:val="00F72242"/>
    <w:rsid w:val="00F732AA"/>
    <w:rsid w:val="00F74DF9"/>
    <w:rsid w:val="00F74F93"/>
    <w:rsid w:val="00F75C4A"/>
    <w:rsid w:val="00F77175"/>
    <w:rsid w:val="00F77349"/>
    <w:rsid w:val="00F80942"/>
    <w:rsid w:val="00F81F14"/>
    <w:rsid w:val="00F8229A"/>
    <w:rsid w:val="00F8493D"/>
    <w:rsid w:val="00F867AF"/>
    <w:rsid w:val="00F93AD7"/>
    <w:rsid w:val="00F9605C"/>
    <w:rsid w:val="00F96C7F"/>
    <w:rsid w:val="00F97892"/>
    <w:rsid w:val="00F97E97"/>
    <w:rsid w:val="00FA124B"/>
    <w:rsid w:val="00FA1E98"/>
    <w:rsid w:val="00FA2589"/>
    <w:rsid w:val="00FA2627"/>
    <w:rsid w:val="00FA3619"/>
    <w:rsid w:val="00FA4558"/>
    <w:rsid w:val="00FA47B5"/>
    <w:rsid w:val="00FA7F5A"/>
    <w:rsid w:val="00FB002C"/>
    <w:rsid w:val="00FB0316"/>
    <w:rsid w:val="00FB088A"/>
    <w:rsid w:val="00FB08EB"/>
    <w:rsid w:val="00FB0D29"/>
    <w:rsid w:val="00FB2218"/>
    <w:rsid w:val="00FB3374"/>
    <w:rsid w:val="00FB4A84"/>
    <w:rsid w:val="00FC1721"/>
    <w:rsid w:val="00FC42B8"/>
    <w:rsid w:val="00FC69C3"/>
    <w:rsid w:val="00FC6BCF"/>
    <w:rsid w:val="00FC6D7D"/>
    <w:rsid w:val="00FD1069"/>
    <w:rsid w:val="00FD16C5"/>
    <w:rsid w:val="00FD3188"/>
    <w:rsid w:val="00FD33C7"/>
    <w:rsid w:val="00FD4ADD"/>
    <w:rsid w:val="00FD4D89"/>
    <w:rsid w:val="00FD4F00"/>
    <w:rsid w:val="00FD6D4D"/>
    <w:rsid w:val="00FE1327"/>
    <w:rsid w:val="00FE2B01"/>
    <w:rsid w:val="00FE2D0B"/>
    <w:rsid w:val="00FE2E6F"/>
    <w:rsid w:val="00FE4605"/>
    <w:rsid w:val="00FE4CA6"/>
    <w:rsid w:val="00FE6456"/>
    <w:rsid w:val="00FE7CF2"/>
    <w:rsid w:val="00FF1017"/>
    <w:rsid w:val="00FF2524"/>
    <w:rsid w:val="00FF28C3"/>
    <w:rsid w:val="00FF2E6C"/>
    <w:rsid w:val="00FF3B2C"/>
    <w:rsid w:val="00FF3BB0"/>
    <w:rsid w:val="00FF3F01"/>
    <w:rsid w:val="00FF5445"/>
    <w:rsid w:val="00FF5549"/>
    <w:rsid w:val="00FF55DA"/>
    <w:rsid w:val="00FF7B34"/>
    <w:rsid w:val="00FF7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785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076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03A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0203AB"/>
    <w:rPr>
      <w:rFonts w:ascii="Times New Roman" w:hAnsi="Times New Roman" w:cs="Times New Roman"/>
    </w:rPr>
  </w:style>
  <w:style w:type="paragraph" w:customStyle="1" w:styleId="EndNoteBibliography">
    <w:name w:val="EndNote Bibliography"/>
    <w:basedOn w:val="Normal"/>
    <w:link w:val="EndNoteBibliographyChar"/>
    <w:rsid w:val="000203AB"/>
    <w:rPr>
      <w:rFonts w:ascii="Times New Roman" w:hAnsi="Times New Roman" w:cs="Times New Roman"/>
    </w:rPr>
  </w:style>
  <w:style w:type="character" w:customStyle="1" w:styleId="EndNoteBibliographyChar">
    <w:name w:val="EndNote Bibliography Char"/>
    <w:basedOn w:val="DefaultParagraphFont"/>
    <w:link w:val="EndNoteBibliography"/>
    <w:rsid w:val="000203AB"/>
    <w:rPr>
      <w:rFonts w:ascii="Times New Roman" w:hAnsi="Times New Roman" w:cs="Times New Roman"/>
    </w:rPr>
  </w:style>
  <w:style w:type="character" w:styleId="Hyperlink">
    <w:name w:val="Hyperlink"/>
    <w:basedOn w:val="DefaultParagraphFont"/>
    <w:uiPriority w:val="99"/>
    <w:unhideWhenUsed/>
    <w:rsid w:val="00241377"/>
    <w:rPr>
      <w:color w:val="0563C1" w:themeColor="hyperlink"/>
      <w:u w:val="single"/>
    </w:rPr>
  </w:style>
  <w:style w:type="character" w:customStyle="1" w:styleId="UnresolvedMention">
    <w:name w:val="Unresolved Mention"/>
    <w:basedOn w:val="DefaultParagraphFont"/>
    <w:uiPriority w:val="99"/>
    <w:semiHidden/>
    <w:unhideWhenUsed/>
    <w:rsid w:val="00241377"/>
    <w:rPr>
      <w:color w:val="605E5C"/>
      <w:shd w:val="clear" w:color="auto" w:fill="E1DFDD"/>
    </w:rPr>
  </w:style>
  <w:style w:type="paragraph" w:styleId="ListParagraph">
    <w:name w:val="List Paragraph"/>
    <w:basedOn w:val="Normal"/>
    <w:uiPriority w:val="34"/>
    <w:qFormat/>
    <w:rsid w:val="00EF5190"/>
    <w:pPr>
      <w:ind w:left="720"/>
      <w:contextualSpacing/>
    </w:pPr>
  </w:style>
  <w:style w:type="paragraph" w:styleId="Header">
    <w:name w:val="header"/>
    <w:basedOn w:val="Normal"/>
    <w:link w:val="HeaderChar"/>
    <w:uiPriority w:val="99"/>
    <w:unhideWhenUsed/>
    <w:rsid w:val="00CC326B"/>
    <w:pPr>
      <w:tabs>
        <w:tab w:val="center" w:pos="4680"/>
        <w:tab w:val="right" w:pos="9360"/>
      </w:tabs>
    </w:pPr>
  </w:style>
  <w:style w:type="character" w:customStyle="1" w:styleId="HeaderChar">
    <w:name w:val="Header Char"/>
    <w:basedOn w:val="DefaultParagraphFont"/>
    <w:link w:val="Header"/>
    <w:uiPriority w:val="99"/>
    <w:rsid w:val="00CC326B"/>
  </w:style>
  <w:style w:type="paragraph" w:styleId="Footer">
    <w:name w:val="footer"/>
    <w:basedOn w:val="Normal"/>
    <w:link w:val="FooterChar"/>
    <w:uiPriority w:val="99"/>
    <w:unhideWhenUsed/>
    <w:rsid w:val="00CC326B"/>
    <w:pPr>
      <w:tabs>
        <w:tab w:val="center" w:pos="4680"/>
        <w:tab w:val="right" w:pos="9360"/>
      </w:tabs>
    </w:pPr>
  </w:style>
  <w:style w:type="character" w:customStyle="1" w:styleId="FooterChar">
    <w:name w:val="Footer Char"/>
    <w:basedOn w:val="DefaultParagraphFont"/>
    <w:link w:val="Footer"/>
    <w:uiPriority w:val="99"/>
    <w:rsid w:val="00CC326B"/>
  </w:style>
  <w:style w:type="character" w:styleId="FollowedHyperlink">
    <w:name w:val="FollowedHyperlink"/>
    <w:basedOn w:val="DefaultParagraphFont"/>
    <w:uiPriority w:val="99"/>
    <w:semiHidden/>
    <w:unhideWhenUsed/>
    <w:rsid w:val="004428A0"/>
    <w:rPr>
      <w:color w:val="954F72" w:themeColor="followedHyperlink"/>
      <w:u w:val="single"/>
    </w:rPr>
  </w:style>
  <w:style w:type="paragraph" w:styleId="NormalWeb">
    <w:name w:val="Normal (Web)"/>
    <w:basedOn w:val="Normal"/>
    <w:uiPriority w:val="99"/>
    <w:unhideWhenUsed/>
    <w:rsid w:val="00700310"/>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5F1A5F"/>
  </w:style>
  <w:style w:type="character" w:styleId="CommentReference">
    <w:name w:val="annotation reference"/>
    <w:basedOn w:val="DefaultParagraphFont"/>
    <w:uiPriority w:val="99"/>
    <w:semiHidden/>
    <w:unhideWhenUsed/>
    <w:rsid w:val="00EA3781"/>
    <w:rPr>
      <w:sz w:val="18"/>
      <w:szCs w:val="18"/>
    </w:rPr>
  </w:style>
  <w:style w:type="paragraph" w:styleId="CommentText">
    <w:name w:val="annotation text"/>
    <w:basedOn w:val="Normal"/>
    <w:link w:val="CommentTextChar"/>
    <w:uiPriority w:val="99"/>
    <w:unhideWhenUsed/>
    <w:rsid w:val="00EA3781"/>
  </w:style>
  <w:style w:type="character" w:customStyle="1" w:styleId="CommentTextChar">
    <w:name w:val="Comment Text Char"/>
    <w:basedOn w:val="DefaultParagraphFont"/>
    <w:link w:val="CommentText"/>
    <w:uiPriority w:val="99"/>
    <w:rsid w:val="00EA3781"/>
  </w:style>
  <w:style w:type="paragraph" w:styleId="BalloonText">
    <w:name w:val="Balloon Text"/>
    <w:basedOn w:val="Normal"/>
    <w:link w:val="BalloonTextChar"/>
    <w:uiPriority w:val="99"/>
    <w:semiHidden/>
    <w:unhideWhenUsed/>
    <w:rsid w:val="00EA37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78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92CEF"/>
    <w:rPr>
      <w:b/>
      <w:bCs/>
      <w:sz w:val="20"/>
      <w:szCs w:val="20"/>
    </w:rPr>
  </w:style>
  <w:style w:type="character" w:customStyle="1" w:styleId="CommentSubjectChar">
    <w:name w:val="Comment Subject Char"/>
    <w:basedOn w:val="CommentTextChar"/>
    <w:link w:val="CommentSubject"/>
    <w:uiPriority w:val="99"/>
    <w:semiHidden/>
    <w:rsid w:val="00492CEF"/>
    <w:rPr>
      <w:b/>
      <w:bCs/>
      <w:sz w:val="20"/>
      <w:szCs w:val="20"/>
    </w:rPr>
  </w:style>
  <w:style w:type="paragraph" w:styleId="Revision">
    <w:name w:val="Revision"/>
    <w:hidden/>
    <w:uiPriority w:val="99"/>
    <w:semiHidden/>
    <w:rsid w:val="00B718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076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03A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0203AB"/>
    <w:rPr>
      <w:rFonts w:ascii="Times New Roman" w:hAnsi="Times New Roman" w:cs="Times New Roman"/>
    </w:rPr>
  </w:style>
  <w:style w:type="paragraph" w:customStyle="1" w:styleId="EndNoteBibliography">
    <w:name w:val="EndNote Bibliography"/>
    <w:basedOn w:val="Normal"/>
    <w:link w:val="EndNoteBibliographyChar"/>
    <w:rsid w:val="000203AB"/>
    <w:rPr>
      <w:rFonts w:ascii="Times New Roman" w:hAnsi="Times New Roman" w:cs="Times New Roman"/>
    </w:rPr>
  </w:style>
  <w:style w:type="character" w:customStyle="1" w:styleId="EndNoteBibliographyChar">
    <w:name w:val="EndNote Bibliography Char"/>
    <w:basedOn w:val="DefaultParagraphFont"/>
    <w:link w:val="EndNoteBibliography"/>
    <w:rsid w:val="000203AB"/>
    <w:rPr>
      <w:rFonts w:ascii="Times New Roman" w:hAnsi="Times New Roman" w:cs="Times New Roman"/>
    </w:rPr>
  </w:style>
  <w:style w:type="character" w:styleId="Hyperlink">
    <w:name w:val="Hyperlink"/>
    <w:basedOn w:val="DefaultParagraphFont"/>
    <w:uiPriority w:val="99"/>
    <w:unhideWhenUsed/>
    <w:rsid w:val="00241377"/>
    <w:rPr>
      <w:color w:val="0563C1" w:themeColor="hyperlink"/>
      <w:u w:val="single"/>
    </w:rPr>
  </w:style>
  <w:style w:type="character" w:customStyle="1" w:styleId="UnresolvedMention">
    <w:name w:val="Unresolved Mention"/>
    <w:basedOn w:val="DefaultParagraphFont"/>
    <w:uiPriority w:val="99"/>
    <w:semiHidden/>
    <w:unhideWhenUsed/>
    <w:rsid w:val="00241377"/>
    <w:rPr>
      <w:color w:val="605E5C"/>
      <w:shd w:val="clear" w:color="auto" w:fill="E1DFDD"/>
    </w:rPr>
  </w:style>
  <w:style w:type="paragraph" w:styleId="ListParagraph">
    <w:name w:val="List Paragraph"/>
    <w:basedOn w:val="Normal"/>
    <w:uiPriority w:val="34"/>
    <w:qFormat/>
    <w:rsid w:val="00EF5190"/>
    <w:pPr>
      <w:ind w:left="720"/>
      <w:contextualSpacing/>
    </w:pPr>
  </w:style>
  <w:style w:type="paragraph" w:styleId="Header">
    <w:name w:val="header"/>
    <w:basedOn w:val="Normal"/>
    <w:link w:val="HeaderChar"/>
    <w:uiPriority w:val="99"/>
    <w:unhideWhenUsed/>
    <w:rsid w:val="00CC326B"/>
    <w:pPr>
      <w:tabs>
        <w:tab w:val="center" w:pos="4680"/>
        <w:tab w:val="right" w:pos="9360"/>
      </w:tabs>
    </w:pPr>
  </w:style>
  <w:style w:type="character" w:customStyle="1" w:styleId="HeaderChar">
    <w:name w:val="Header Char"/>
    <w:basedOn w:val="DefaultParagraphFont"/>
    <w:link w:val="Header"/>
    <w:uiPriority w:val="99"/>
    <w:rsid w:val="00CC326B"/>
  </w:style>
  <w:style w:type="paragraph" w:styleId="Footer">
    <w:name w:val="footer"/>
    <w:basedOn w:val="Normal"/>
    <w:link w:val="FooterChar"/>
    <w:uiPriority w:val="99"/>
    <w:unhideWhenUsed/>
    <w:rsid w:val="00CC326B"/>
    <w:pPr>
      <w:tabs>
        <w:tab w:val="center" w:pos="4680"/>
        <w:tab w:val="right" w:pos="9360"/>
      </w:tabs>
    </w:pPr>
  </w:style>
  <w:style w:type="character" w:customStyle="1" w:styleId="FooterChar">
    <w:name w:val="Footer Char"/>
    <w:basedOn w:val="DefaultParagraphFont"/>
    <w:link w:val="Footer"/>
    <w:uiPriority w:val="99"/>
    <w:rsid w:val="00CC326B"/>
  </w:style>
  <w:style w:type="character" w:styleId="FollowedHyperlink">
    <w:name w:val="FollowedHyperlink"/>
    <w:basedOn w:val="DefaultParagraphFont"/>
    <w:uiPriority w:val="99"/>
    <w:semiHidden/>
    <w:unhideWhenUsed/>
    <w:rsid w:val="004428A0"/>
    <w:rPr>
      <w:color w:val="954F72" w:themeColor="followedHyperlink"/>
      <w:u w:val="single"/>
    </w:rPr>
  </w:style>
  <w:style w:type="paragraph" w:styleId="NormalWeb">
    <w:name w:val="Normal (Web)"/>
    <w:basedOn w:val="Normal"/>
    <w:uiPriority w:val="99"/>
    <w:unhideWhenUsed/>
    <w:rsid w:val="00700310"/>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5F1A5F"/>
  </w:style>
  <w:style w:type="character" w:styleId="CommentReference">
    <w:name w:val="annotation reference"/>
    <w:basedOn w:val="DefaultParagraphFont"/>
    <w:uiPriority w:val="99"/>
    <w:semiHidden/>
    <w:unhideWhenUsed/>
    <w:rsid w:val="00EA3781"/>
    <w:rPr>
      <w:sz w:val="18"/>
      <w:szCs w:val="18"/>
    </w:rPr>
  </w:style>
  <w:style w:type="paragraph" w:styleId="CommentText">
    <w:name w:val="annotation text"/>
    <w:basedOn w:val="Normal"/>
    <w:link w:val="CommentTextChar"/>
    <w:uiPriority w:val="99"/>
    <w:unhideWhenUsed/>
    <w:rsid w:val="00EA3781"/>
  </w:style>
  <w:style w:type="character" w:customStyle="1" w:styleId="CommentTextChar">
    <w:name w:val="Comment Text Char"/>
    <w:basedOn w:val="DefaultParagraphFont"/>
    <w:link w:val="CommentText"/>
    <w:uiPriority w:val="99"/>
    <w:rsid w:val="00EA3781"/>
  </w:style>
  <w:style w:type="paragraph" w:styleId="BalloonText">
    <w:name w:val="Balloon Text"/>
    <w:basedOn w:val="Normal"/>
    <w:link w:val="BalloonTextChar"/>
    <w:uiPriority w:val="99"/>
    <w:semiHidden/>
    <w:unhideWhenUsed/>
    <w:rsid w:val="00EA37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78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92CEF"/>
    <w:rPr>
      <w:b/>
      <w:bCs/>
      <w:sz w:val="20"/>
      <w:szCs w:val="20"/>
    </w:rPr>
  </w:style>
  <w:style w:type="character" w:customStyle="1" w:styleId="CommentSubjectChar">
    <w:name w:val="Comment Subject Char"/>
    <w:basedOn w:val="CommentTextChar"/>
    <w:link w:val="CommentSubject"/>
    <w:uiPriority w:val="99"/>
    <w:semiHidden/>
    <w:rsid w:val="00492CEF"/>
    <w:rPr>
      <w:b/>
      <w:bCs/>
      <w:sz w:val="20"/>
      <w:szCs w:val="20"/>
    </w:rPr>
  </w:style>
  <w:style w:type="paragraph" w:styleId="Revision">
    <w:name w:val="Revision"/>
    <w:hidden/>
    <w:uiPriority w:val="99"/>
    <w:semiHidden/>
    <w:rsid w:val="00B71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Pages>
  <Words>506</Words>
  <Characters>3036</Characters>
  <Application>Microsoft Office Word</Application>
  <DocSecurity>0</DocSecurity>
  <Lines>72</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MANDAGUIT</cp:lastModifiedBy>
  <cp:revision>17</cp:revision>
  <cp:lastPrinted>2019-02-11T04:02:00Z</cp:lastPrinted>
  <dcterms:created xsi:type="dcterms:W3CDTF">2019-07-06T20:43:00Z</dcterms:created>
  <dcterms:modified xsi:type="dcterms:W3CDTF">2019-11-14T19:23:00Z</dcterms:modified>
</cp:coreProperties>
</file>